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w:t>
      </w:r>
      <w:r w:rsidR="00412470">
        <w:rPr>
          <w:rFonts w:ascii="Times New Roman" w:hAnsi="Times New Roman" w:cs="Times New Roman"/>
        </w:rPr>
        <w:t xml:space="preserve"> J.</w:t>
      </w:r>
      <w:r w:rsidR="009B3F1D">
        <w:rPr>
          <w:rFonts w:ascii="Times New Roman" w:hAnsi="Times New Roman" w:cs="Times New Roman"/>
        </w:rPr>
        <w:t xml:space="preserve">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w:t>
      </w:r>
      <w:commentRangeStart w:id="1"/>
      <w:commentRangeStart w:id="2"/>
      <w:r w:rsidR="00121EC1">
        <w:rPr>
          <w:rFonts w:ascii="Times New Roman" w:hAnsi="Times New Roman" w:cs="Times New Roman"/>
        </w:rPr>
        <w:t>DB</w:t>
      </w:r>
      <w:commentRangeEnd w:id="1"/>
      <w:r w:rsidR="00121EC1">
        <w:rPr>
          <w:rStyle w:val="CommentReference"/>
        </w:rPr>
        <w:commentReference w:id="1"/>
      </w:r>
      <w:commentRangeEnd w:id="2"/>
      <w:r w:rsidR="00B9364A">
        <w:rPr>
          <w:rStyle w:val="CommentReference"/>
        </w:rPr>
        <w:commentReference w:id="2"/>
      </w:r>
      <w:r w:rsidR="00121EC1">
        <w:rPr>
          <w:rFonts w:ascii="Times New Roman" w:hAnsi="Times New Roman" w:cs="Times New Roman"/>
        </w:rPr>
        <w:t xml:space="preserve">). </w:t>
      </w:r>
    </w:p>
    <w:p w14:paraId="626CA789" w14:textId="77777777" w:rsidR="00101A41" w:rsidRPr="00B9364A" w:rsidRDefault="00101A41">
      <w:pPr>
        <w:rPr>
          <w:ins w:id="3" w:author="Dave Bridges" w:date="2022-11-03T14:14:00Z"/>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2"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3"/>
          <w:footerReference w:type="default" r:id="rId14"/>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78BBD984"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df1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ate 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Gdf15 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Gdf15 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373C713F"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is known to increas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53AD625F" w:rsidR="00991A2D" w:rsidRDefault="002F31A4" w:rsidP="00991A2D">
      <w:pPr>
        <w:spacing w:line="360" w:lineRule="auto"/>
        <w:ind w:firstLine="720"/>
        <w:rPr>
          <w:rFonts w:ascii="Times New Roman" w:hAnsi="Times New Roman" w:cs="Times New Roman"/>
        </w:rPr>
      </w:pPr>
      <w:r>
        <w:rPr>
          <w:rFonts w:ascii="Times New Roman" w:hAnsi="Times New Roman" w:cs="Times New Roman"/>
        </w:rPr>
        <w:t>Much</w:t>
      </w:r>
      <w:r w:rsidR="00D80DAC">
        <w:rPr>
          <w:rFonts w:ascii="Times New Roman" w:hAnsi="Times New Roman" w:cs="Times New Roman"/>
        </w:rPr>
        <w:t xml:space="preserve"> preclinical </w:t>
      </w:r>
      <w:r>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Pr>
          <w:rFonts w:ascii="Times New Roman" w:hAnsi="Times New Roman" w:cs="Times New Roman"/>
          <w:i/>
          <w:iCs/>
        </w:rPr>
        <w:t xml:space="preserve"> </w:t>
      </w:r>
      <w:r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Pr>
          <w:rFonts w:ascii="Times New Roman" w:hAnsi="Times New Roman" w:cs="Times New Roman"/>
        </w:rPr>
        <w:t xml:space="preserve"> of the brain </w:t>
      </w:r>
      <w:r w:rsidR="00215AEE">
        <w:rPr>
          <w:rFonts w:ascii="Times New Roman" w:hAnsi="Times New Roman" w:cs="Times New Roman"/>
        </w:rPr>
        <w:fldChar w:fldCharType="begin"/>
      </w:r>
      <w:r w:rsidR="00215AEE">
        <w:rPr>
          <w:rFonts w:ascii="Times New Roman" w:hAnsi="Times New Roman" w:cs="Times New Roman"/>
        </w:rPr>
        <w:instrText xml:space="preserve"> ADDIN ZOTERO_ITEM CSL_CITATION {"citationID":"jph2RjnZ","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215AEE">
        <w:rPr>
          <w:rFonts w:ascii="Times New Roman" w:hAnsi="Times New Roman" w:cs="Times New Roman"/>
        </w:rPr>
        <w:fldChar w:fldCharType="separate"/>
      </w:r>
      <w:r w:rsidR="00215AEE">
        <w:rPr>
          <w:rFonts w:ascii="Times New Roman" w:hAnsi="Times New Roman" w:cs="Times New Roman"/>
          <w:noProof/>
        </w:rPr>
        <w:t>(Patel et al., 2019)</w:t>
      </w:r>
      <w:r w:rsidR="00215AEE">
        <w:rPr>
          <w:rFonts w:ascii="Times New Roman" w:hAnsi="Times New Roman" w:cs="Times New Roman"/>
        </w:rPr>
        <w:fldChar w:fldCharType="end"/>
      </w:r>
      <w:r w:rsidR="0015746A">
        <w:rPr>
          <w:rFonts w:ascii="Times New Roman" w:hAnsi="Times New Roman" w:cs="Times New Roman"/>
        </w:rPr>
        <w:t>.</w:t>
      </w:r>
      <w:r>
        <w:rPr>
          <w:rFonts w:ascii="Times New Roman" w:hAnsi="Times New Roman" w:cs="Times New Roman"/>
        </w:rPr>
        <w:t xml:space="preserve"> </w:t>
      </w:r>
      <w:r w:rsidR="00FE6E8E">
        <w:rPr>
          <w:rFonts w:ascii="Times New Roman" w:hAnsi="Times New Roman" w:cs="Times New Roman"/>
          <w:highlight w:val="yellow"/>
        </w:rPr>
        <w:t>Older evidence supported</w:t>
      </w:r>
      <w:r w:rsidR="00BB5A0C">
        <w:rPr>
          <w:rFonts w:ascii="Times New Roman" w:hAnsi="Times New Roman" w:cs="Times New Roman"/>
          <w:highlight w:val="yellow"/>
        </w:rPr>
        <w:t>, g</w:t>
      </w:r>
      <w:r w:rsidR="00991A2D" w:rsidRPr="000E03E5">
        <w:rPr>
          <w:rFonts w:ascii="Times New Roman" w:hAnsi="Times New Roman" w:cs="Times New Roman"/>
          <w:highlight w:val="yellow"/>
        </w:rPr>
        <w:t xml:space="preserve">enetic ablation of </w:t>
      </w:r>
      <w:r w:rsidR="00991A2D" w:rsidRPr="000E03E5">
        <w:rPr>
          <w:rFonts w:ascii="Times New Roman" w:hAnsi="Times New Roman" w:cs="Times New Roman"/>
          <w:i/>
          <w:highlight w:val="yellow"/>
        </w:rPr>
        <w:t>Gdf15</w:t>
      </w:r>
      <w:r w:rsidR="00991A2D" w:rsidRPr="000E03E5">
        <w:rPr>
          <w:rFonts w:ascii="Times New Roman" w:hAnsi="Times New Roman" w:cs="Times New Roman"/>
          <w:highlight w:val="yellow"/>
        </w:rPr>
        <w:t xml:space="preserve"> in </w:t>
      </w:r>
      <w:commentRangeStart w:id="4"/>
      <w:r w:rsidR="00991A2D" w:rsidRPr="000E03E5">
        <w:rPr>
          <w:rFonts w:ascii="Times New Roman" w:hAnsi="Times New Roman" w:cs="Times New Roman"/>
          <w:highlight w:val="yellow"/>
        </w:rPr>
        <w:t xml:space="preserve">mice results in reduction of body weight, fat mass, food intake, and improvement in glucose tolerance </w:t>
      </w:r>
      <w:r w:rsidR="00991A2D" w:rsidRPr="000E03E5">
        <w:rPr>
          <w:rFonts w:ascii="Times New Roman" w:hAnsi="Times New Roman" w:cs="Times New Roman"/>
          <w:highlight w:val="yellow"/>
        </w:rPr>
        <w:fldChar w:fldCharType="begin"/>
      </w:r>
      <w:r w:rsidR="00E66F59">
        <w:rPr>
          <w:rFonts w:ascii="Times New Roman" w:hAnsi="Times New Roman" w:cs="Times New Roman"/>
          <w:highlight w:val="yellow"/>
        </w:rPr>
        <w:instrText xml:space="preserve"> ADDIN ZOTERO_ITEM CSL_CITATION {"citationID":"S60VgjQj","properties":{"formattedCitation":"(Macia et al., 2012)","plainCitation":"(Macia et al., 2012)","noteIndex":0},"citationItems":[{"id":48,"uris":["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991A2D" w:rsidRPr="000E03E5">
        <w:rPr>
          <w:rFonts w:ascii="Times New Roman" w:hAnsi="Times New Roman" w:cs="Times New Roman"/>
          <w:highlight w:val="yellow"/>
        </w:rPr>
        <w:fldChar w:fldCharType="separate"/>
      </w:r>
      <w:r w:rsidR="00991A2D" w:rsidRPr="000E03E5">
        <w:rPr>
          <w:rFonts w:ascii="Times New Roman" w:hAnsi="Times New Roman" w:cs="Times New Roman"/>
          <w:noProof/>
          <w:highlight w:val="yellow"/>
        </w:rPr>
        <w:t>(Macia et al., 2012)</w:t>
      </w:r>
      <w:r w:rsidR="00991A2D" w:rsidRPr="000E03E5">
        <w:rPr>
          <w:rFonts w:ascii="Times New Roman" w:hAnsi="Times New Roman" w:cs="Times New Roman"/>
          <w:highlight w:val="yellow"/>
        </w:rPr>
        <w:fldChar w:fldCharType="end"/>
      </w:r>
      <w:r w:rsidR="0077796A" w:rsidRPr="000E03E5">
        <w:rPr>
          <w:rFonts w:ascii="Times New Roman" w:hAnsi="Times New Roman" w:cs="Times New Roman"/>
          <w:highlight w:val="yellow"/>
        </w:rPr>
        <w:t xml:space="preserve">. </w:t>
      </w:r>
      <w:commentRangeEnd w:id="4"/>
      <w:r w:rsidR="00E24076">
        <w:rPr>
          <w:rFonts w:ascii="Times New Roman" w:hAnsi="Times New Roman" w:cs="Times New Roman"/>
          <w:highlight w:val="yellow"/>
        </w:rPr>
        <w:t>However, more recently, these effects aren’t as evident</w:t>
      </w:r>
      <w:r w:rsidR="00FF336B" w:rsidRPr="000E03E5">
        <w:rPr>
          <w:rStyle w:val="CommentReference"/>
          <w:highlight w:val="yellow"/>
        </w:rPr>
        <w:commentReference w:id="4"/>
      </w:r>
      <w:r w:rsidR="00FE6E8E">
        <w:rPr>
          <w:rFonts w:ascii="Times New Roman" w:hAnsi="Times New Roman" w:cs="Times New Roman"/>
        </w:rPr>
        <w:t xml:space="preserve"> (CITE A BUNCH HERE). It is more common that for GDF15 to affect body weight and insulin sensitivity, supraphysiological levels must be </w:t>
      </w:r>
      <w:r w:rsidR="00E97D20">
        <w:rPr>
          <w:rFonts w:ascii="Times New Roman" w:hAnsi="Times New Roman" w:cs="Times New Roman"/>
        </w:rPr>
        <w:t>administer in animal studies (CITE SHIT HERE).</w:t>
      </w:r>
      <w:r w:rsidR="00FE6E8E">
        <w:rPr>
          <w:rFonts w:ascii="Times New Roman" w:hAnsi="Times New Roman" w:cs="Times New Roman"/>
        </w:rPr>
        <w:t xml:space="preserve"> </w:t>
      </w:r>
      <w:r w:rsidR="00991A2D">
        <w:rPr>
          <w:rFonts w:ascii="Times New Roman" w:hAnsi="Times New Roman" w:cs="Times New Roman"/>
        </w:rPr>
        <w:t xml:space="preserve">Furthermor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001F18">
        <w:rPr>
          <w:rFonts w:ascii="Times New Roman" w:hAnsi="Times New Roman" w:cs="Times New Roman"/>
        </w:rPr>
        <w:t xml:space="preserve"> </w:t>
      </w:r>
    </w:p>
    <w:p w14:paraId="4C1DE1EE" w14:textId="44D6FA76"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0E03E5">
        <w:rPr>
          <w:rFonts w:ascii="Times New Roman" w:hAnsi="Times New Roman" w:cs="Times New Roman"/>
          <w:highlight w:val="yellow"/>
        </w:rPr>
        <w:t xml:space="preserve">During pregnancy </w:t>
      </w:r>
      <w:r w:rsidR="00EC0106" w:rsidRPr="000E03E5">
        <w:rPr>
          <w:rFonts w:ascii="Times New Roman" w:hAnsi="Times New Roman" w:cs="Times New Roman"/>
          <w:highlight w:val="yellow"/>
        </w:rPr>
        <w:t xml:space="preserve">GDF15 </w:t>
      </w:r>
      <w:commentRangeStart w:id="5"/>
      <w:r w:rsidR="00991A2D" w:rsidRPr="000E03E5">
        <w:rPr>
          <w:rFonts w:ascii="Times New Roman" w:hAnsi="Times New Roman" w:cs="Times New Roman"/>
          <w:highlight w:val="yellow"/>
        </w:rPr>
        <w:t xml:space="preserve">increases </w:t>
      </w:r>
      <w:commentRangeEnd w:id="5"/>
      <w:r w:rsidR="00660760" w:rsidRPr="000E03E5">
        <w:rPr>
          <w:rStyle w:val="CommentReference"/>
          <w:highlight w:val="yellow"/>
        </w:rPr>
        <w:commentReference w:id="5"/>
      </w:r>
      <w:r w:rsidR="00991A2D" w:rsidRPr="000E03E5">
        <w:rPr>
          <w:rFonts w:ascii="Times New Roman" w:hAnsi="Times New Roman" w:cs="Times New Roman"/>
          <w:highlight w:val="yellow"/>
        </w:rPr>
        <w:t xml:space="preserve">across gestation and </w:t>
      </w:r>
      <w:r w:rsidR="005C50AA" w:rsidRPr="000E03E5">
        <w:rPr>
          <w:rFonts w:ascii="Times New Roman" w:hAnsi="Times New Roman" w:cs="Times New Roman"/>
          <w:highlight w:val="yellow"/>
        </w:rPr>
        <w:t xml:space="preserve">reaches its highest levels </w:t>
      </w:r>
      <w:r w:rsidR="00737554" w:rsidRPr="000E03E5">
        <w:rPr>
          <w:rFonts w:ascii="Times New Roman" w:hAnsi="Times New Roman" w:cs="Times New Roman"/>
          <w:highlight w:val="yellow"/>
        </w:rPr>
        <w:t xml:space="preserve">during the third trimester </w:t>
      </w:r>
      <w:r w:rsidR="00991A2D" w:rsidRPr="000E03E5">
        <w:rPr>
          <w:rFonts w:ascii="Times New Roman" w:hAnsi="Times New Roman" w:cs="Times New Roman"/>
          <w:highlight w:val="yellow"/>
        </w:rPr>
        <w:t xml:space="preserve">of </w:t>
      </w:r>
      <w:commentRangeStart w:id="6"/>
      <w:r w:rsidR="00991A2D" w:rsidRPr="000E03E5">
        <w:rPr>
          <w:rFonts w:ascii="Times New Roman" w:hAnsi="Times New Roman" w:cs="Times New Roman"/>
          <w:highlight w:val="yellow"/>
        </w:rPr>
        <w:t xml:space="preserve">pregnancy </w:t>
      </w:r>
      <w:commentRangeEnd w:id="6"/>
      <w:r w:rsidRPr="000E03E5">
        <w:rPr>
          <w:rStyle w:val="CommentReference"/>
          <w:highlight w:val="yellow"/>
        </w:rPr>
        <w:commentReference w:id="6"/>
      </w:r>
      <w:r w:rsidR="00737554" w:rsidRPr="000E03E5">
        <w:rPr>
          <w:rFonts w:ascii="Times New Roman" w:hAnsi="Times New Roman" w:cs="Times New Roman"/>
          <w:highlight w:val="yellow"/>
        </w:rPr>
        <w:fldChar w:fldCharType="begin"/>
      </w:r>
      <w:r w:rsidR="00737554" w:rsidRPr="000E03E5">
        <w:rPr>
          <w:rFonts w:ascii="Times New Roman" w:hAnsi="Times New Roman" w:cs="Times New Roman"/>
          <w:highlight w:val="yellow"/>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0E03E5">
        <w:rPr>
          <w:rFonts w:ascii="Times New Roman" w:hAnsi="Times New Roman" w:cs="Times New Roman"/>
          <w:highlight w:val="yellow"/>
        </w:rPr>
        <w:fldChar w:fldCharType="separate"/>
      </w:r>
      <w:r w:rsidR="00737554" w:rsidRPr="000E03E5">
        <w:rPr>
          <w:rFonts w:ascii="Times New Roman" w:hAnsi="Times New Roman" w:cs="Times New Roman"/>
          <w:noProof/>
          <w:highlight w:val="yellow"/>
        </w:rPr>
        <w:t>(Moore et al., 2000)</w:t>
      </w:r>
      <w:r w:rsidR="00737554" w:rsidRPr="000E03E5">
        <w:rPr>
          <w:rFonts w:ascii="Times New Roman" w:hAnsi="Times New Roman" w:cs="Times New Roman"/>
          <w:highlight w:val="yellow"/>
        </w:rPr>
        <w:fldChar w:fldCharType="end"/>
      </w:r>
      <w:r w:rsidR="00991A2D">
        <w:rPr>
          <w:rFonts w:ascii="Times New Roman" w:hAnsi="Times New Roman" w:cs="Times New Roman"/>
        </w:rPr>
        <w:t>.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also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0D36C6" w:rsidRPr="003F141D">
        <w:rPr>
          <w:rFonts w:ascii="Times New Roman" w:hAnsi="Times New Roman" w:cs="Times New Roman"/>
          <w:i/>
          <w:iCs/>
        </w:rPr>
        <w:t>Gdf15</w:t>
      </w:r>
      <w:r w:rsidR="000D36C6" w:rsidRPr="003F141D">
        <w:rPr>
          <w:rFonts w:ascii="Times New Roman" w:hAnsi="Times New Roman" w:cs="Times New Roman"/>
        </w:rPr>
        <w:t xml:space="preserve"> in  pregnancy is </w:t>
      </w:r>
      <w:r w:rsidR="001F5752">
        <w:rPr>
          <w:rFonts w:ascii="Times New Roman" w:hAnsi="Times New Roman" w:cs="Times New Roman"/>
        </w:rPr>
        <w:t>largely</w:t>
      </w:r>
      <w:r w:rsidR="001F5752" w:rsidRPr="003F141D">
        <w:rPr>
          <w:rFonts w:ascii="Times New Roman" w:hAnsi="Times New Roman" w:cs="Times New Roman"/>
        </w:rPr>
        <w:t xml:space="preserve"> </w:t>
      </w:r>
      <w:r w:rsidR="000D36C6" w:rsidRPr="003F141D">
        <w:rPr>
          <w:rFonts w:ascii="Times New Roman" w:hAnsi="Times New Roman" w:cs="Times New Roman"/>
        </w:rPr>
        <w:t>unknown.</w:t>
      </w:r>
      <w:r w:rsidR="002D578E" w:rsidRPr="003F141D">
        <w:rPr>
          <w:rFonts w:ascii="Times New Roman" w:hAnsi="Times New Roman" w:cs="Times New Roman"/>
        </w:rPr>
        <w:t xml:space="preserve">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xml:space="preserve">. Gdf15 levels may also be play a role in gestational weight gain, as greater levels were negatively associated with cumulative gestational weight gain </w:t>
      </w:r>
      <w:commentRangeStart w:id="7"/>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qR3HRkMK","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Wang et al., 2020)</w:t>
      </w:r>
      <w:r w:rsidR="00AB2246">
        <w:rPr>
          <w:rFonts w:ascii="Times New Roman" w:hAnsi="Times New Roman" w:cs="Times New Roman"/>
        </w:rPr>
        <w:fldChar w:fldCharType="end"/>
      </w:r>
      <w:r w:rsidR="00AB2246">
        <w:rPr>
          <w:rFonts w:ascii="Times New Roman" w:hAnsi="Times New Roman" w:cs="Times New Roman"/>
        </w:rPr>
        <w:t xml:space="preserve">. </w:t>
      </w:r>
      <w:commentRangeEnd w:id="7"/>
      <w:r w:rsidR="007F3588">
        <w:rPr>
          <w:rStyle w:val="CommentReference"/>
        </w:rPr>
        <w:commentReference w:id="7"/>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t>
      </w:r>
      <w:r w:rsidR="00DB5600" w:rsidRPr="003F141D">
        <w:rPr>
          <w:rFonts w:ascii="Times New Roman" w:hAnsi="Times New Roman" w:cs="Times New Roman"/>
        </w:rPr>
        <w:lastRenderedPageBreak/>
        <w:t xml:space="preserve">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 xml:space="preserve">ome studies find that GDF15 is higher in pregnancies complicated by GDM, 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commentRangeStart w:id="8"/>
      <w:r w:rsidR="007F3588">
        <w:rPr>
          <w:rFonts w:ascii="Times New Roman" w:hAnsi="Times New Roman" w:cs="Times New Roman"/>
        </w:rPr>
        <w:t>T1DM</w:t>
      </w:r>
      <w:commentRangeEnd w:id="8"/>
      <w:r w:rsidR="007F3588">
        <w:rPr>
          <w:rStyle w:val="CommentReference"/>
        </w:rPr>
        <w:commentReference w:id="8"/>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Other studies find that </w:t>
      </w:r>
      <w:r w:rsidR="00D21874">
        <w:rPr>
          <w:rFonts w:ascii="Times New Roman" w:hAnsi="Times New Roman" w:cs="Times New Roman"/>
        </w:rPr>
        <w:t xml:space="preserve">GDF15 </w:t>
      </w:r>
      <w:r w:rsidR="00DC1DEE">
        <w:rPr>
          <w:rFonts w:ascii="Times New Roman" w:hAnsi="Times New Roman" w:cs="Times New Roman"/>
        </w:rPr>
        <w:t xml:space="preserve">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w:t>
      </w:r>
      <w:r w:rsidR="00D21874">
        <w:rPr>
          <w:rFonts w:ascii="Times New Roman" w:hAnsi="Times New Roman" w:cs="Times New Roman"/>
        </w:rPr>
        <w:t xml:space="preserve">GDF15 </w:t>
      </w:r>
      <w:r w:rsidR="00DC1DEE">
        <w:rPr>
          <w:rFonts w:ascii="Times New Roman" w:hAnsi="Times New Roman" w:cs="Times New Roman"/>
        </w:rPr>
        <w:t xml:space="preserve">during pregnancy were </w:t>
      </w:r>
      <w:r w:rsidR="00D21874">
        <w:rPr>
          <w:rFonts w:ascii="Times New Roman" w:hAnsi="Times New Roman" w:cs="Times New Roman"/>
        </w:rPr>
        <w:t>associated with</w:t>
      </w:r>
      <w:r w:rsidR="00DC1DEE">
        <w:rPr>
          <w:rFonts w:ascii="Times New Roman" w:hAnsi="Times New Roman" w:cs="Times New Roman"/>
        </w:rPr>
        <w:t xml:space="preserve"> greater reports of pregnancy related vomiting and diagnosis of hyperemesis gravidarum</w:t>
      </w:r>
      <w:r w:rsidR="00D21874">
        <w:rPr>
          <w:rFonts w:ascii="Times New Roman" w:hAnsi="Times New Roman" w:cs="Times New Roman"/>
        </w:rPr>
        <w:t xml:space="preserve"> </w:t>
      </w:r>
      <w:commentRangeStart w:id="9"/>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w:t>
      </w:r>
      <w:commentRangeEnd w:id="9"/>
      <w:r w:rsidR="00D21874">
        <w:rPr>
          <w:rStyle w:val="CommentReference"/>
        </w:rPr>
        <w:commentReference w:id="9"/>
      </w:r>
      <w:r w:rsidR="00D21874">
        <w:rPr>
          <w:rFonts w:ascii="Times New Roman" w:hAnsi="Times New Roman" w:cs="Times New Roman"/>
        </w:rPr>
        <w:t>Finally</w:t>
      </w:r>
      <w:r w:rsidR="00DC1DEE">
        <w:rPr>
          <w:rFonts w:ascii="Times New Roman" w:hAnsi="Times New Roman" w:cs="Times New Roman"/>
        </w:rPr>
        <w:t xml:space="preserve">, Petry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r w:rsidR="00D21874">
        <w:rPr>
          <w:rFonts w:ascii="Times New Roman" w:hAnsi="Times New Roman" w:cs="Times New Roman"/>
        </w:rPr>
        <w:t xml:space="preserve">  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during the course of pregnancy</w:t>
      </w:r>
      <w:r w:rsidR="00D21874">
        <w:rPr>
          <w:rFonts w:ascii="Times New Roman" w:hAnsi="Times New Roman" w:cs="Times New Roman"/>
        </w:rPr>
        <w:t>, including</w:t>
      </w:r>
      <w:r w:rsidR="005B366D">
        <w:rPr>
          <w:rFonts w:ascii="Times New Roman" w:hAnsi="Times New Roman" w:cs="Times New Roman"/>
        </w:rPr>
        <w:t xml:space="preserve"> </w:t>
      </w:r>
      <w:r w:rsidR="00D93E43">
        <w:rPr>
          <w:rFonts w:ascii="Times New Roman" w:hAnsi="Times New Roman" w:cs="Times New Roman"/>
        </w:rPr>
        <w:t>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3B0707">
      <w:pPr>
        <w:pStyle w:val="Heading2"/>
      </w:pPr>
      <w:r w:rsidRPr="00303552">
        <w:t xml:space="preserve"> Animal Husbandry and Protocol</w:t>
      </w:r>
    </w:p>
    <w:p w14:paraId="0879F8BB" w14:textId="0B32B0C4"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proofErr w:type="spellStart"/>
      <w:r w:rsidR="00B34F9F" w:rsidRPr="00303552">
        <w:rPr>
          <w:rFonts w:ascii="Times New Roman" w:hAnsi="Times New Roman" w:cs="Times New Roman"/>
        </w:rPr>
        <w:t>light:dark</w:t>
      </w:r>
      <w:proofErr w:type="spellEnd"/>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p>
    <w:p w14:paraId="563342C0" w14:textId="20AA666C" w:rsidR="000116FF" w:rsidRDefault="000116FF" w:rsidP="000116FF">
      <w:pPr>
        <w:pStyle w:val="Heading3"/>
      </w:pPr>
      <w:r>
        <w:t>Insulin resistance of pregnancy study</w:t>
      </w:r>
    </w:p>
    <w:p w14:paraId="4EB9E037" w14:textId="5E35CD43"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 mice were ordered from Jackson Laboratory. They were allowed to acclimatize for two weeks to </w:t>
      </w:r>
      <w:r w:rsidR="002A3666">
        <w:rPr>
          <w:rFonts w:ascii="Times New Roman" w:hAnsi="Times New Roman" w:cs="Times New Roman"/>
        </w:rPr>
        <w:t xml:space="preserve">the </w:t>
      </w:r>
      <w:proofErr w:type="spellStart"/>
      <w:r w:rsidR="002A3666">
        <w:rPr>
          <w:rFonts w:ascii="Times New Roman" w:hAnsi="Times New Roman" w:cs="Times New Roman"/>
        </w:rPr>
        <w:t>tempterature</w:t>
      </w:r>
      <w:proofErr w:type="spellEnd"/>
      <w:r w:rsidR="002A3666">
        <w:rPr>
          <w:rFonts w:ascii="Times New Roman" w:hAnsi="Times New Roman" w:cs="Times New Roman"/>
        </w:rPr>
        <w:t xml:space="preserve"> and humidity-</w:t>
      </w:r>
      <w:proofErr w:type="spellStart"/>
      <w:r w:rsidR="002A3666">
        <w:rPr>
          <w:rFonts w:ascii="Times New Roman" w:hAnsi="Times New Roman" w:cs="Times New Roman"/>
        </w:rPr>
        <w:t>contreolled</w:t>
      </w:r>
      <w:proofErr w:type="spellEnd"/>
      <w:r w:rsidR="002A3666">
        <w:rPr>
          <w:rFonts w:ascii="Times New Roman" w:hAnsi="Times New Roman" w:cs="Times New Roman"/>
        </w:rPr>
        <w:t xml:space="preserve"> facility with free access to water and laboratory chow</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3 groups, non-pregnant females (n=7), pregnant females (n=7), and pregnant females exposed to dexamethasone in drinking water (n=7). </w:t>
      </w:r>
    </w:p>
    <w:p w14:paraId="6F9D16D5" w14:textId="77777777" w:rsidR="000116FF" w:rsidRDefault="000116FF" w:rsidP="000116FF">
      <w:pPr>
        <w:pStyle w:val="Heading3"/>
      </w:pPr>
      <w:r>
        <w:t>Gdf15 study</w:t>
      </w:r>
    </w:p>
    <w:p w14:paraId="7881DF03" w14:textId="77777777" w:rsidR="000116FF" w:rsidRDefault="000116FF" w:rsidP="000116FF">
      <w:pPr>
        <w:spacing w:line="360" w:lineRule="auto"/>
        <w:rPr>
          <w:rFonts w:ascii="Times New Roman" w:hAnsi="Times New Roman" w:cs="Times New Roman"/>
        </w:rPr>
      </w:pPr>
      <w:commentRangeStart w:id="10"/>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ere </w:t>
      </w:r>
      <w:r>
        <w:rPr>
          <w:rFonts w:ascii="Times New Roman" w:hAnsi="Times New Roman" w:cs="Times New Roman"/>
        </w:rPr>
        <w:t>described in</w:t>
      </w:r>
      <w:commentRangeEnd w:id="10"/>
      <w:r>
        <w:rPr>
          <w:rStyle w:val="CommentReference"/>
        </w:rPr>
        <w:commentReference w:id="10"/>
      </w:r>
      <w:r>
        <w:rPr>
          <w:rFonts w:ascii="Times New Roman" w:hAnsi="Times New Roman" w:cs="Times New Roman"/>
        </w:rPr>
        <w:t xml:space="preserve"> </w:t>
      </w:r>
      <w:commentRangeStart w:id="11"/>
      <w:commentRangeStart w:id="12"/>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commentRangeEnd w:id="11"/>
      <w:r>
        <w:rPr>
          <w:rStyle w:val="CommentReference"/>
        </w:rPr>
        <w:commentReference w:id="11"/>
      </w:r>
      <w:commentRangeEnd w:id="12"/>
      <w:r>
        <w:rPr>
          <w:rStyle w:val="CommentReference"/>
        </w:rPr>
        <w:commentReference w:id="12"/>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2F7A5295"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C15B62">
        <w:rPr>
          <w:rFonts w:ascii="Times New Roman" w:hAnsi="Times New Roman" w:cs="Times New Roman"/>
        </w:rPr>
        <w:t>process</w:t>
      </w:r>
      <w:r w:rsidR="00D671B1" w:rsidRPr="00777A3D">
        <w:rPr>
          <w:rFonts w:ascii="Times New Roman" w:hAnsi="Times New Roman" w:cs="Times New Roman"/>
        </w:rPr>
        <w:t>ed 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proofErr w:type="spellStart"/>
      <w:r w:rsidR="00CC5373" w:rsidRPr="00777A3D">
        <w:rPr>
          <w:rFonts w:ascii="Times New Roman" w:hAnsi="Times New Roman" w:cs="Times New Roman"/>
        </w:rPr>
        <w:t>ThermoFisher</w:t>
      </w:r>
      <w:proofErr w:type="spellEnd"/>
      <w:r w:rsidR="00CC5373" w:rsidRPr="00777A3D">
        <w:rPr>
          <w:rFonts w:ascii="Times New Roman" w:hAnsi="Times New Roman" w:cs="Times New Roman"/>
        </w:rPr>
        <w:t xml:space="preserve">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2EEFFCD5" w14:textId="6C155D2C" w:rsidR="00910237" w:rsidRPr="00777A3D" w:rsidRDefault="00910237" w:rsidP="003B0707">
      <w:pPr>
        <w:pStyle w:val="Heading2"/>
      </w:pPr>
      <w:r w:rsidRPr="00777A3D">
        <w:t>Mating</w:t>
      </w:r>
    </w:p>
    <w:p w14:paraId="15403DC4" w14:textId="487EFADA" w:rsidR="00561068" w:rsidRDefault="005135AA" w:rsidP="00037D8F">
      <w:pPr>
        <w:spacing w:line="360" w:lineRule="auto"/>
        <w:rPr>
          <w:rFonts w:ascii="Times New Roman" w:hAnsi="Times New Roman" w:cs="Times New Roman"/>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w:t>
      </w:r>
      <w:r w:rsidR="00F43922" w:rsidRPr="00CD0E3E">
        <w:rPr>
          <w:rFonts w:ascii="Times New Roman" w:hAnsi="Times New Roman" w:cs="Times New Roman"/>
          <w:highlight w:val="yellow"/>
        </w:rPr>
        <w:t>mouse pregnancy</w:t>
      </w:r>
      <w:r w:rsidR="00F43922">
        <w:rPr>
          <w:rFonts w:ascii="Times New Roman" w:hAnsi="Times New Roman" w:cs="Times New Roman"/>
        </w:rPr>
        <w:t xml:space="preserve"> .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w:t>
      </w:r>
      <w:r w:rsidR="00551955">
        <w:rPr>
          <w:rFonts w:ascii="Times New Roman" w:hAnsi="Times New Roman" w:cs="Times New Roman"/>
        </w:rPr>
        <w:t>s to</w:t>
      </w:r>
      <w:r w:rsidR="00F43922">
        <w:rPr>
          <w:rFonts w:ascii="Times New Roman" w:hAnsi="Times New Roman" w:cs="Times New Roman"/>
        </w:rPr>
        <w:t xml:space="preserve"> </w:t>
      </w:r>
      <w:r w:rsidR="00F43922" w:rsidRPr="006311F0">
        <w:rPr>
          <w:rFonts w:ascii="Times New Roman" w:hAnsi="Times New Roman" w:cs="Times New Roman"/>
          <w:i/>
          <w:iCs/>
        </w:rPr>
        <w:t>Gdf15</w:t>
      </w:r>
      <w:r w:rsidR="00F43922">
        <w:rPr>
          <w:rFonts w:ascii="Times New Roman" w:hAnsi="Times New Roman" w:cs="Times New Roman"/>
        </w:rPr>
        <w:t xml:space="preserve"> </w:t>
      </w:r>
      <w:r w:rsidR="00551955">
        <w:rPr>
          <w:rFonts w:ascii="Times New Roman" w:hAnsi="Times New Roman" w:cs="Times New Roman"/>
        </w:rPr>
        <w:t xml:space="preserve">in </w:t>
      </w:r>
      <w:r w:rsidR="00F43922">
        <w:rPr>
          <w:rFonts w:ascii="Times New Roman" w:hAnsi="Times New Roman" w:cs="Times New Roman"/>
        </w:rPr>
        <w:t xml:space="preserve">dam serum. </w:t>
      </w:r>
      <w:r w:rsidR="00551955">
        <w:rPr>
          <w:rFonts w:ascii="Times New Roman" w:hAnsi="Times New Roman" w:cs="Times New Roman"/>
        </w:rPr>
        <w:t>Therefore</w:t>
      </w:r>
      <w:r w:rsidR="00351C23">
        <w:rPr>
          <w:rFonts w:ascii="Times New Roman" w:hAnsi="Times New Roman" w:cs="Times New Roman"/>
        </w:rPr>
        <w:t>,</w:t>
      </w:r>
      <w:r w:rsidR="00551955">
        <w:rPr>
          <w:rFonts w:ascii="Times New Roman" w:hAnsi="Times New Roman" w:cs="Times New Roman"/>
        </w:rPr>
        <w:t xml:space="preserve">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w:t>
      </w:r>
      <w:r w:rsidR="005F2191">
        <w:rPr>
          <w:rFonts w:ascii="Times New Roman" w:hAnsi="Times New Roman" w:cs="Times New Roman"/>
        </w:rPr>
        <w:lastRenderedPageBreak/>
        <w:t>homozygous genotype mating pairs</w:t>
      </w:r>
      <w:r w:rsidR="006311F0">
        <w:rPr>
          <w:rFonts w:ascii="Times New Roman" w:hAnsi="Times New Roman" w:cs="Times New Roman"/>
        </w:rPr>
        <w:t>, resulting in homogenous genotype progeny and placenta</w:t>
      </w:r>
      <w:r w:rsidR="00551955">
        <w:rPr>
          <w:rFonts w:ascii="Times New Roman" w:hAnsi="Times New Roman" w:cs="Times New Roman"/>
        </w:rPr>
        <w:t>e</w:t>
      </w:r>
      <w:r w:rsidR="00561068">
        <w:rPr>
          <w:rFonts w:ascii="Times New Roman" w:hAnsi="Times New Roman" w:cs="Times New Roman"/>
        </w:rPr>
        <w:t xml:space="preserve">. </w:t>
      </w:r>
      <w:r w:rsidR="00910237" w:rsidRPr="00303552">
        <w:rPr>
          <w:rFonts w:ascii="Times New Roman" w:hAnsi="Times New Roman" w:cs="Times New Roman"/>
        </w:rPr>
        <w:t xml:space="preserve">Adult </w:t>
      </w:r>
      <w:r w:rsidR="002C2FE7">
        <w:rPr>
          <w:rFonts w:ascii="Times New Roman" w:hAnsi="Times New Roman" w:cs="Times New Roman"/>
        </w:rPr>
        <w:t xml:space="preserve">virgin </w:t>
      </w:r>
      <w:r w:rsidR="00910237" w:rsidRPr="00303552">
        <w:rPr>
          <w:rFonts w:ascii="Times New Roman" w:hAnsi="Times New Roman" w:cs="Times New Roman"/>
        </w:rPr>
        <w:t>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xml:space="preserve">, </w:t>
      </w:r>
      <w:r w:rsidR="00FA5D93">
        <w:rPr>
          <w:rFonts w:ascii="Times New Roman" w:hAnsi="Times New Roman" w:cs="Times New Roman"/>
        </w:rPr>
        <w:t>between 45 and 119 (mean=82.4)</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 xml:space="preserve">CD, </w:t>
      </w:r>
      <w:proofErr w:type="spellStart"/>
      <w:r w:rsidR="00910237" w:rsidRPr="00037D8F">
        <w:rPr>
          <w:rFonts w:ascii="Times New Roman" w:eastAsia="Times New Roman" w:hAnsi="Times New Roman" w:cs="Times New Roman"/>
        </w:rPr>
        <w:t>Picolab</w:t>
      </w:r>
      <w:proofErr w:type="spellEnd"/>
      <w:r w:rsidR="00910237" w:rsidRPr="00037D8F">
        <w:rPr>
          <w:rFonts w:ascii="Times New Roman" w:eastAsia="Times New Roman" w:hAnsi="Times New Roman" w:cs="Times New Roman"/>
        </w:rPr>
        <w:t xml:space="preserve">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w:t>
      </w:r>
    </w:p>
    <w:p w14:paraId="465B9376" w14:textId="0966EB64" w:rsidR="00262874" w:rsidRPr="00777A3D" w:rsidRDefault="00561068" w:rsidP="00037D8F">
      <w:pPr>
        <w:spacing w:line="360" w:lineRule="auto"/>
        <w:rPr>
          <w:rFonts w:ascii="Times New Roman" w:hAnsi="Times New Roman" w:cs="Times New Roman"/>
          <w:i/>
          <w:iCs/>
          <w:vertAlign w:val="superscript"/>
        </w:rPr>
      </w:pPr>
      <w:r>
        <w:rPr>
          <w:rFonts w:ascii="Times New Roman" w:hAnsi="Times New Roman" w:cs="Times New Roman"/>
        </w:rPr>
        <w:t xml:space="preserve">Mating for the comparator c57BL/6J dams were also occurred by adding the male to the dam’s cage and allowing them to remain until gestational day 19. </w:t>
      </w:r>
      <w:r w:rsidR="00D50EED" w:rsidRPr="00303552">
        <w:rPr>
          <w:rFonts w:ascii="Times New Roman" w:hAnsi="Times New Roman" w:cs="Times New Roman"/>
        </w:rPr>
        <w:t xml:space="preserve">All protocols were approved by the </w:t>
      </w:r>
      <w:r w:rsidR="00391E5E">
        <w:rPr>
          <w:rFonts w:ascii="Times New Roman" w:hAnsi="Times New Roman" w:cs="Times New Roman"/>
        </w:rPr>
        <w:t>I</w:t>
      </w:r>
      <w:r w:rsidR="00D50EED" w:rsidRPr="00303552">
        <w:rPr>
          <w:rFonts w:ascii="Times New Roman" w:hAnsi="Times New Roman" w:cs="Times New Roman"/>
        </w:rPr>
        <w:t xml:space="preserve">nstitutional </w:t>
      </w:r>
      <w:r w:rsidR="00391E5E">
        <w:rPr>
          <w:rFonts w:ascii="Times New Roman" w:hAnsi="Times New Roman" w:cs="Times New Roman"/>
        </w:rPr>
        <w:t>A</w:t>
      </w:r>
      <w:r w:rsidR="00B41305" w:rsidRPr="00303552">
        <w:rPr>
          <w:rFonts w:ascii="Times New Roman" w:hAnsi="Times New Roman" w:cs="Times New Roman"/>
        </w:rPr>
        <w:t xml:space="preserve">nimal </w:t>
      </w:r>
      <w:r w:rsidR="00391E5E">
        <w:rPr>
          <w:rFonts w:ascii="Times New Roman" w:hAnsi="Times New Roman" w:cs="Times New Roman"/>
        </w:rPr>
        <w:t>C</w:t>
      </w:r>
      <w:r w:rsidR="00B41305" w:rsidRPr="00303552">
        <w:rPr>
          <w:rFonts w:ascii="Times New Roman" w:hAnsi="Times New Roman" w:cs="Times New Roman"/>
        </w:rPr>
        <w:t xml:space="preserve">are and </w:t>
      </w:r>
      <w:r w:rsidR="00391E5E">
        <w:rPr>
          <w:rFonts w:ascii="Times New Roman" w:hAnsi="Times New Roman" w:cs="Times New Roman"/>
        </w:rPr>
        <w:t>U</w:t>
      </w:r>
      <w:r w:rsidR="00B41305" w:rsidRPr="00303552">
        <w:rPr>
          <w:rFonts w:ascii="Times New Roman" w:hAnsi="Times New Roman" w:cs="Times New Roman"/>
        </w:rPr>
        <w:t xml:space="preserve">se </w:t>
      </w:r>
      <w:r w:rsidR="00391E5E">
        <w:rPr>
          <w:rFonts w:ascii="Times New Roman" w:hAnsi="Times New Roman" w:cs="Times New Roman"/>
        </w:rPr>
        <w:t>C</w:t>
      </w:r>
      <w:r w:rsidR="00B41305" w:rsidRPr="00303552">
        <w:rPr>
          <w:rFonts w:ascii="Times New Roman" w:hAnsi="Times New Roman" w:cs="Times New Roman"/>
        </w:rPr>
        <w:t>ommittee of the University of Michigan.</w:t>
      </w:r>
    </w:p>
    <w:p w14:paraId="1C6103A5" w14:textId="37148941" w:rsidR="00E973AF" w:rsidRDefault="0001059A" w:rsidP="003B0707">
      <w:pPr>
        <w:pStyle w:val="Heading2"/>
      </w:pPr>
      <w:r>
        <w:t>Insulin tolerance test</w:t>
      </w:r>
    </w:p>
    <w:p w14:paraId="71709A0D" w14:textId="0A995BB7"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1B11FC88"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lastRenderedPageBreak/>
        <w:t xml:space="preserve">Serum </w:t>
      </w:r>
      <w:r w:rsidRPr="00F51390">
        <w:rPr>
          <w:rFonts w:ascii="Times New Roman" w:hAnsi="Times New Roman" w:cs="Times New Roman"/>
        </w:rPr>
        <w:t>G</w:t>
      </w:r>
      <w:r w:rsidR="00B34F9F" w:rsidRPr="00F51390">
        <w:rPr>
          <w:rFonts w:ascii="Times New Roman" w:hAnsi="Times New Roman" w:cs="Times New Roman"/>
        </w:rPr>
        <w:t>df</w:t>
      </w:r>
      <w:r w:rsidRPr="00F51390">
        <w:rPr>
          <w:rFonts w:ascii="Times New Roman" w:hAnsi="Times New Roman" w:cs="Times New Roman"/>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3B0707">
      <w:pPr>
        <w:pStyle w:val="Heading2"/>
      </w:pPr>
      <w:r w:rsidRPr="00303552">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6EBF75D3"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F51390">
        <w:rPr>
          <w:rFonts w:ascii="Times New Roman" w:hAnsi="Times New Roman" w:cs="Times New Roman"/>
        </w:rPr>
        <w:instrText xml:space="preserve"> ADDIN ZOTERO_ITEM CSL_CITATION {"citationID":"Pgj7tJbO","properties":{"formattedCitation":"(Boston et al., 2001; Habbal et al., 2021)","plainCitation":"(Boston et al., 2001;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Habbal","given":"Noura El"},{"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F51390">
        <w:rPr>
          <w:rFonts w:ascii="Times New Roman" w:hAnsi="Times New Roman" w:cs="Times New Roman"/>
          <w:noProof/>
        </w:rPr>
        <w:t>(Boston et al., 2001;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183D97"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w:t>
      </w:r>
      <w:r>
        <w:rPr>
          <w:rFonts w:ascii="Times New Roman" w:hAnsi="Times New Roman" w:cs="Times New Roman"/>
        </w:rPr>
        <w:lastRenderedPageBreak/>
        <w:t>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2C3FBEDE"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commentRangeStart w:id="13"/>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commentRangeEnd w:id="13"/>
      <w:r w:rsidR="00CF645B">
        <w:rPr>
          <w:rStyle w:val="CommentReference"/>
        </w:rPr>
        <w:commentReference w:id="13"/>
      </w:r>
      <w:del w:id="14" w:author="Dave Bridges" w:date="2022-11-03T13:25:00Z">
        <w:r w:rsidR="006D4E0F" w:rsidRPr="006D4E0F" w:rsidDel="00EE3756">
          <w:rPr>
            <w:rFonts w:ascii="Times New Roman" w:hAnsi="Times New Roman" w:cs="Times New Roman"/>
          </w:rPr>
          <w:delText>Effect sizes are reported as the effect of that variable on body weight in grams.</w:delText>
        </w:r>
      </w:del>
      <w:r w:rsidR="006D4E0F" w:rsidRPr="006D4E0F">
        <w:rPr>
          <w:rFonts w:ascii="Times New Roman" w:hAnsi="Times New Roman" w:cs="Times New Roman"/>
        </w:rPr>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w:t>
      </w:r>
      <w:proofErr w:type="spellStart"/>
      <w:r w:rsidR="002513AE">
        <w:rPr>
          <w:rFonts w:ascii="Times New Roman" w:eastAsia="Times New Roman" w:hAnsi="Times New Roman" w:cs="Times New Roman"/>
        </w:rPr>
        <w:t>Levene’s</w:t>
      </w:r>
      <w:proofErr w:type="spellEnd"/>
      <w:r w:rsidR="002513AE">
        <w:rPr>
          <w:rFonts w:ascii="Times New Roman" w:eastAsia="Times New Roman" w:hAnsi="Times New Roman" w:cs="Times New Roman"/>
        </w:rPr>
        <w:t xml:space="preserve">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EE3756">
        <w:rPr>
          <w:rFonts w:ascii="Times New Roman" w:eastAsia="Times New Roman" w:hAnsi="Times New Roman" w:cs="Times New Roman"/>
          <w:i/>
          <w:rPrChange w:id="15" w:author="Dave Bridges" w:date="2022-11-03T13:25:00Z">
            <w:rPr>
              <w:rFonts w:ascii="Times New Roman" w:eastAsia="Times New Roman" w:hAnsi="Times New Roman" w:cs="Times New Roman"/>
            </w:rPr>
          </w:rPrChange>
        </w:rPr>
        <w:t>t</w:t>
      </w:r>
      <w:r w:rsidR="002513AE">
        <w:rPr>
          <w:rFonts w:ascii="Times New Roman" w:eastAsia="Times New Roman" w:hAnsi="Times New Roman" w:cs="Times New Roman"/>
        </w:rPr>
        <w:t>-test</w:t>
      </w:r>
      <w:ins w:id="16" w:author="Dave Bridges" w:date="2022-11-03T13:25:00Z">
        <w:r w:rsidR="00EE3756">
          <w:rPr>
            <w:rFonts w:ascii="Times New Roman" w:eastAsia="Times New Roman" w:hAnsi="Times New Roman" w:cs="Times New Roman"/>
          </w:rPr>
          <w:t xml:space="preserve"> as noted in the </w:t>
        </w:r>
        <w:commentRangeStart w:id="17"/>
        <w:r w:rsidR="00EE3756">
          <w:rPr>
            <w:rFonts w:ascii="Times New Roman" w:eastAsia="Times New Roman" w:hAnsi="Times New Roman" w:cs="Times New Roman"/>
          </w:rPr>
          <w:t>figure legends</w:t>
        </w:r>
        <w:commentRangeEnd w:id="17"/>
        <w:r w:rsidR="00EE3756">
          <w:rPr>
            <w:rStyle w:val="CommentReference"/>
          </w:rPr>
          <w:commentReference w:id="17"/>
        </w:r>
      </w:ins>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4AB29782" w14:textId="22D8959B" w:rsidR="006666C1"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Pr>
          <w:rFonts w:ascii="Times New Roman" w:hAnsi="Times New Roman" w:cs="Times New Roman"/>
        </w:rPr>
        <w:t xml:space="preserve">. We tested this </w:t>
      </w:r>
      <w:r w:rsidR="00846921">
        <w:rPr>
          <w:rFonts w:ascii="Times New Roman" w:hAnsi="Times New Roman" w:cs="Times New Roman"/>
        </w:rPr>
        <w:t>by</w:t>
      </w:r>
      <w:r>
        <w:rPr>
          <w:rFonts w:ascii="Times New Roman" w:hAnsi="Times New Roman" w:cs="Times New Roman"/>
        </w:rPr>
        <w:t xml:space="preserve"> comparing age-matched pregnant and non-pregnant females. We found that non-</w:t>
      </w:r>
      <w:r w:rsidR="00846921">
        <w:rPr>
          <w:rFonts w:ascii="Times New Roman" w:hAnsi="Times New Roman" w:cs="Times New Roman"/>
        </w:rPr>
        <w:t>p</w:t>
      </w:r>
      <w:r>
        <w:rPr>
          <w:rFonts w:ascii="Times New Roman" w:hAnsi="Times New Roman" w:cs="Times New Roman"/>
        </w:rPr>
        <w:t xml:space="preserve">regnant mice had greater reductions in blood glucose when we </w:t>
      </w:r>
      <w:r w:rsidR="00846921">
        <w:rPr>
          <w:rFonts w:ascii="Times New Roman" w:hAnsi="Times New Roman" w:cs="Times New Roman"/>
        </w:rPr>
        <w:t>administered</w:t>
      </w:r>
      <w:r>
        <w:rPr>
          <w:rFonts w:ascii="Times New Roman" w:hAnsi="Times New Roman" w:cs="Times New Roman"/>
        </w:rPr>
        <w:t xml:space="preserve"> an insulin tolerance test compared to pregnant females(</w:t>
      </w:r>
      <w:r w:rsidR="00030231" w:rsidRPr="00030231">
        <w:rPr>
          <w:rFonts w:ascii="Times New Roman" w:hAnsi="Times New Roman" w:cs="Times New Roman"/>
          <w:b/>
          <w:bCs/>
        </w:rPr>
        <w:t>Figure 1A</w:t>
      </w:r>
      <w:r w:rsidR="00030231">
        <w:rPr>
          <w:rFonts w:ascii="Times New Roman" w:hAnsi="Times New Roman" w:cs="Times New Roman"/>
        </w:rPr>
        <w:t xml:space="preserve">, </w:t>
      </w:r>
      <w:r>
        <w:rPr>
          <w:rFonts w:ascii="Times New Roman" w:hAnsi="Times New Roman" w:cs="Times New Roman"/>
        </w:rPr>
        <w:lastRenderedPageBreak/>
        <w:t>p=0.23)</w:t>
      </w:r>
      <w:r w:rsidR="00846921">
        <w:rPr>
          <w:rFonts w:ascii="Times New Roman" w:hAnsi="Times New Roman" w:cs="Times New Roman"/>
        </w:rPr>
        <w:t>. There were no differences in their fasting blood glucose (</w:t>
      </w:r>
      <w:r w:rsidR="00030231" w:rsidRPr="00030231">
        <w:rPr>
          <w:rFonts w:ascii="Times New Roman" w:hAnsi="Times New Roman" w:cs="Times New Roman"/>
          <w:b/>
          <w:bCs/>
        </w:rPr>
        <w:t>Figure 1B</w:t>
      </w:r>
      <w:r w:rsidR="00030231">
        <w:rPr>
          <w:rFonts w:ascii="Times New Roman" w:hAnsi="Times New Roman" w:cs="Times New Roman"/>
        </w:rPr>
        <w:t xml:space="preserve">, </w:t>
      </w:r>
      <w:r w:rsidR="00846921">
        <w:rPr>
          <w:rFonts w:ascii="Times New Roman" w:hAnsi="Times New Roman" w:cs="Times New Roman"/>
        </w:rPr>
        <w:t>p=0.020), or area under the curve</w:t>
      </w:r>
      <w:r w:rsidR="00030231">
        <w:rPr>
          <w:rFonts w:ascii="Times New Roman" w:hAnsi="Times New Roman" w:cs="Times New Roman"/>
        </w:rPr>
        <w:t xml:space="preserve"> </w:t>
      </w:r>
      <w:r w:rsidR="00846921">
        <w:rPr>
          <w:rFonts w:ascii="Times New Roman" w:hAnsi="Times New Roman" w:cs="Times New Roman"/>
        </w:rPr>
        <w:t>(</w:t>
      </w:r>
      <w:r w:rsidR="00030231" w:rsidRPr="00030231">
        <w:rPr>
          <w:rFonts w:ascii="Times New Roman" w:hAnsi="Times New Roman" w:cs="Times New Roman"/>
          <w:b/>
          <w:bCs/>
        </w:rPr>
        <w:t>Figure 1C</w:t>
      </w:r>
      <w:r w:rsidR="00030231">
        <w:rPr>
          <w:rFonts w:ascii="Times New Roman" w:hAnsi="Times New Roman" w:cs="Times New Roman"/>
        </w:rPr>
        <w:t xml:space="preserve">, </w:t>
      </w:r>
      <w:r w:rsidR="00846921">
        <w:rPr>
          <w:rFonts w:ascii="Times New Roman" w:hAnsi="Times New Roman" w:cs="Times New Roman"/>
        </w:rPr>
        <w:t xml:space="preserve">p=0.70). </w:t>
      </w:r>
      <w:r w:rsidR="00846921" w:rsidRPr="00C106CC">
        <w:rPr>
          <w:rFonts w:ascii="Times New Roman" w:hAnsi="Times New Roman" w:cs="Times New Roman"/>
          <w:highlight w:val="yellow"/>
        </w:rPr>
        <w:t>SOMETHING ABOUT BODY WEIGHTS</w:t>
      </w:r>
      <w:r w:rsidR="00846921">
        <w:rPr>
          <w:rFonts w:ascii="Times New Roman" w:hAnsi="Times New Roman" w:cs="Times New Roman"/>
        </w:rPr>
        <w:t>. Previous work from our lab has demonstrated that administering the glucocorticoid, dexamethasone, in drinking water impairs insulin sensitivity</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We wanted to test whether administering dexamethasone to dams in their drinking water worsened pre-</w:t>
      </w:r>
      <w:r w:rsidR="00030231">
        <w:rPr>
          <w:rFonts w:ascii="Times New Roman" w:hAnsi="Times New Roman" w:cs="Times New Roman"/>
        </w:rPr>
        <w:t>existing</w:t>
      </w:r>
      <w:r w:rsidR="00604776">
        <w:rPr>
          <w:rFonts w:ascii="Times New Roman" w:hAnsi="Times New Roman" w:cs="Times New Roman"/>
        </w:rPr>
        <w:t xml:space="preserve"> insulin resistance of pregnancy. We did this by giving dexamethasone in drinking water </w:t>
      </w:r>
      <w:r w:rsidR="009B2654">
        <w:rPr>
          <w:rFonts w:ascii="Times New Roman" w:hAnsi="Times New Roman" w:cs="Times New Roman"/>
        </w:rPr>
        <w:t xml:space="preserve">from day of copulatory plug until delivery and comparing them to age-matched pregnant dams. We found that dexamethasone 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Figure 1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04)</w:t>
      </w:r>
      <w:r w:rsidR="0084686F">
        <w:rPr>
          <w:rFonts w:ascii="Times New Roman" w:hAnsi="Times New Roman" w:cs="Times New Roman"/>
        </w:rPr>
        <w:t>. They also had 33% lower fasting blood glucose (</w:t>
      </w:r>
      <w:r w:rsidR="0084686F" w:rsidRPr="00296419">
        <w:rPr>
          <w:rFonts w:ascii="Times New Roman" w:hAnsi="Times New Roman" w:cs="Times New Roman"/>
          <w:b/>
          <w:bCs/>
        </w:rPr>
        <w:t>Figure 1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sidR="00296419">
        <w:rPr>
          <w:rFonts w:ascii="Times New Roman" w:hAnsi="Times New Roman" w:cs="Times New Roman"/>
        </w:rPr>
        <w:t>, but similar area under the curve (</w:t>
      </w:r>
      <w:r w:rsidR="00296419" w:rsidRPr="00296419">
        <w:rPr>
          <w:rFonts w:ascii="Times New Roman" w:hAnsi="Times New Roman" w:cs="Times New Roman"/>
          <w:b/>
          <w:bCs/>
        </w:rPr>
        <w:t>Figure 1F</w:t>
      </w:r>
      <w:r w:rsidR="00296419">
        <w:rPr>
          <w:rFonts w:ascii="Times New Roman" w:hAnsi="Times New Roman" w:cs="Times New Roman"/>
        </w:rPr>
        <w:t>, p=0.80)</w:t>
      </w:r>
      <w:r w:rsidR="00E76DE4">
        <w:rPr>
          <w:rFonts w:ascii="Times New Roman" w:hAnsi="Times New Roman" w:cs="Times New Roman"/>
        </w:rPr>
        <w:t>. We were interested to see how pregnancy and dexamethasone administration in pregnancy related to GDF15 levels in these mice. We found that</w:t>
      </w:r>
      <w:r w:rsidR="00BC742F">
        <w:rPr>
          <w:rFonts w:ascii="Times New Roman" w:hAnsi="Times New Roman" w:cs="Times New Roman"/>
        </w:rPr>
        <w:t xml:space="preserve"> GDF15 is </w:t>
      </w:r>
      <w:r w:rsidR="000579D9" w:rsidRPr="00353161">
        <w:rPr>
          <w:rFonts w:ascii="Times New Roman" w:hAnsi="Times New Roman" w:cs="Times New Roman"/>
          <w:highlight w:val="yellow"/>
        </w:rPr>
        <w:t>XX</w:t>
      </w:r>
      <w:r w:rsidR="000579D9">
        <w:rPr>
          <w:rFonts w:ascii="Times New Roman" w:hAnsi="Times New Roman" w:cs="Times New Roman"/>
        </w:rPr>
        <w:t xml:space="preserve">% </w:t>
      </w:r>
      <w:r w:rsidR="00BC742F">
        <w:rPr>
          <w:rFonts w:ascii="Times New Roman" w:hAnsi="Times New Roman" w:cs="Times New Roman"/>
        </w:rPr>
        <w:t>elevated in pregnant animals compared to non-pregnant mice (</w:t>
      </w:r>
      <w:r w:rsidR="00BC742F" w:rsidRPr="00BC742F">
        <w:rPr>
          <w:rFonts w:ascii="Times New Roman" w:hAnsi="Times New Roman" w:cs="Times New Roman"/>
          <w:b/>
          <w:bCs/>
        </w:rPr>
        <w:t xml:space="preserve">Figure 1G, </w:t>
      </w:r>
      <w:r w:rsidR="00BC742F">
        <w:rPr>
          <w:rFonts w:ascii="Times New Roman" w:hAnsi="Times New Roman" w:cs="Times New Roman"/>
        </w:rPr>
        <w:t>p=</w:t>
      </w:r>
      <w:r w:rsidR="00BC742F" w:rsidRPr="00353161">
        <w:rPr>
          <w:rFonts w:ascii="Times New Roman" w:hAnsi="Times New Roman" w:cs="Times New Roman"/>
          <w:highlight w:val="yellow"/>
        </w:rPr>
        <w:t>0.XXX</w:t>
      </w:r>
      <w:r w:rsidR="00BC742F">
        <w:rPr>
          <w:rFonts w:ascii="Times New Roman" w:hAnsi="Times New Roman" w:cs="Times New Roman"/>
        </w:rPr>
        <w:t>), but was not increased by dexamethasone administration.</w:t>
      </w:r>
      <w:r w:rsidR="003F5E7F">
        <w:rPr>
          <w:rFonts w:ascii="Times New Roman" w:hAnsi="Times New Roman" w:cs="Times New Roman"/>
        </w:rPr>
        <w:t xml:space="preserve"> This led us to desire to understand the role Gdf15 plays in pregnancy on insulin sensitivity and body weight regulation in mice. </w:t>
      </w:r>
    </w:p>
    <w:p w14:paraId="2132F352" w14:textId="75CFA4D6"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assess 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5B4AB0F7" w14:textId="1BEEE6C0" w:rsidR="00593B63" w:rsidRPr="00593B63" w:rsidRDefault="00593B63" w:rsidP="00B039A5">
      <w:pPr>
        <w:spacing w:line="360" w:lineRule="auto"/>
        <w:ind w:firstLine="720"/>
        <w:rPr>
          <w:rFonts w:ascii="Times New Roman" w:hAnsi="Times New Roman" w:cs="Times New Roman"/>
        </w:rPr>
      </w:pPr>
      <w:r w:rsidRPr="00593B63">
        <w:rPr>
          <w:rFonts w:ascii="Times New Roman" w:hAnsi="Times New Roman" w:cs="Times New Roman"/>
          <w:highlight w:val="yellow"/>
        </w:rPr>
        <w:t xml:space="preserve">As measured by ELISA, Gdf15 levels in serum was reduced by </w:t>
      </w:r>
      <w:r w:rsidR="00847461">
        <w:rPr>
          <w:rFonts w:ascii="Times New Roman" w:hAnsi="Times New Roman" w:cs="Times New Roman"/>
          <w:highlight w:val="yellow"/>
        </w:rPr>
        <w:t>95.9</w:t>
      </w:r>
      <w:r w:rsidRPr="00593B63">
        <w:rPr>
          <w:rFonts w:ascii="Times New Roman" w:hAnsi="Times New Roman" w:cs="Times New Roman"/>
          <w:highlight w:val="yellow"/>
        </w:rPr>
        <w:t xml:space="preserve">% in </w:t>
      </w:r>
      <w:r w:rsidRPr="00593B63">
        <w:rPr>
          <w:rFonts w:ascii="Times New Roman" w:hAnsi="Times New Roman" w:cs="Times New Roman"/>
          <w:i/>
          <w:iCs/>
          <w:highlight w:val="yellow"/>
        </w:rPr>
        <w:t>Gdf15</w:t>
      </w:r>
      <w:r w:rsidRPr="00593B63">
        <w:rPr>
          <w:rFonts w:ascii="Times New Roman" w:hAnsi="Times New Roman" w:cs="Times New Roman"/>
          <w:i/>
          <w:iCs/>
          <w:highlight w:val="yellow"/>
          <w:vertAlign w:val="superscript"/>
        </w:rPr>
        <w:t>-/-</w:t>
      </w:r>
      <w:r w:rsidRPr="00593B63">
        <w:rPr>
          <w:rFonts w:ascii="Times New Roman" w:hAnsi="Times New Roman" w:cs="Times New Roman"/>
          <w:highlight w:val="yellow"/>
          <w:vertAlign w:val="superscript"/>
        </w:rPr>
        <w:t xml:space="preserve">  </w:t>
      </w:r>
      <w:r w:rsidRPr="00593B63">
        <w:rPr>
          <w:rFonts w:ascii="Times New Roman" w:hAnsi="Times New Roman" w:cs="Times New Roman"/>
          <w:highlight w:val="yellow"/>
        </w:rPr>
        <w:t xml:space="preserve">dams </w:t>
      </w:r>
      <w:r w:rsidR="00847461">
        <w:rPr>
          <w:rFonts w:ascii="Times New Roman" w:hAnsi="Times New Roman" w:cs="Times New Roman"/>
          <w:highlight w:val="yellow"/>
        </w:rPr>
        <w:t>(</w:t>
      </w:r>
      <w:r w:rsidR="001376F1">
        <w:rPr>
          <w:rFonts w:ascii="Times New Roman" w:hAnsi="Times New Roman" w:cs="Times New Roman"/>
          <w:highlight w:val="yellow"/>
        </w:rPr>
        <w:t xml:space="preserve">Supplementary </w:t>
      </w:r>
      <w:r w:rsidR="00847461" w:rsidRPr="00847461">
        <w:rPr>
          <w:rFonts w:ascii="Times New Roman" w:hAnsi="Times New Roman" w:cs="Times New Roman"/>
          <w:b/>
          <w:bCs/>
          <w:highlight w:val="yellow"/>
        </w:rPr>
        <w:t>Figure 2</w:t>
      </w:r>
      <w:r w:rsidR="00847461">
        <w:rPr>
          <w:rFonts w:ascii="Times New Roman" w:hAnsi="Times New Roman" w:cs="Times New Roman"/>
          <w:highlight w:val="yellow"/>
        </w:rPr>
        <w:t>, p=0.001)</w:t>
      </w:r>
      <w:r w:rsidR="00847461">
        <w:rPr>
          <w:rFonts w:ascii="Times New Roman" w:hAnsi="Times New Roman" w:cs="Times New Roman"/>
        </w:rPr>
        <w:t>.</w:t>
      </w:r>
    </w:p>
    <w:p w14:paraId="1D19B563" w14:textId="77777777" w:rsidR="003B0707" w:rsidRPr="003B0707" w:rsidRDefault="003B0707" w:rsidP="003B0707">
      <w:pPr>
        <w:pStyle w:val="Heading2"/>
      </w:pPr>
      <w:r w:rsidRPr="003B0707">
        <w:t>Gdf15</w:t>
      </w:r>
      <w:r w:rsidRPr="00C62B2F">
        <w:t>-/-</w:t>
      </w:r>
      <w:r w:rsidRPr="003B0707">
        <w:t xml:space="preserve"> dams have normal weight gain and modestly reduced food intake during pregnancy and lactation</w:t>
      </w:r>
    </w:p>
    <w:p w14:paraId="7E11332D" w14:textId="00165FC9"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3B0707">
        <w:rPr>
          <w:rFonts w:ascii="Times New Roman" w:hAnsi="Times New Roman" w:cs="Times New Roman"/>
        </w:rPr>
        <w:t>compared to</w:t>
      </w:r>
      <w:r w:rsidR="005A57BB" w:rsidRPr="005A57BB">
        <w:rPr>
          <w:rFonts w:ascii="Times New Roman" w:hAnsi="Times New Roman" w:cs="Times New Roman"/>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commentRangeStart w:id="18"/>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 a smaller increase in the knockout mice. K</w:t>
      </w:r>
      <w:r w:rsidR="003B0707">
        <w:rPr>
          <w:rFonts w:ascii="Times New Roman" w:hAnsi="Times New Roman" w:cs="Times New Roman"/>
        </w:rPr>
        <w:t xml:space="preserve">nockout mice had slightly elevated food intake in the postnatal period.  </w:t>
      </w:r>
      <w:commentRangeEnd w:id="18"/>
      <w:r w:rsidR="002C2FE7">
        <w:rPr>
          <w:rStyle w:val="CommentReference"/>
        </w:rPr>
        <w:commentReference w:id="18"/>
      </w:r>
      <w:r w:rsidR="002C2FE7">
        <w:rPr>
          <w:rFonts w:ascii="Times New Roman" w:hAnsi="Times New Roman" w:cs="Times New Roman"/>
        </w:rPr>
        <w:t xml:space="preserve">Overall </w:t>
      </w:r>
      <w:r w:rsidR="00077CDF">
        <w:rPr>
          <w:rFonts w:ascii="Times New Roman" w:hAnsi="Times New Roman" w:cs="Times New Roman"/>
        </w:rPr>
        <w:t xml:space="preserve">resulted in a </w:t>
      </w:r>
      <w:r w:rsidR="00572224">
        <w:rPr>
          <w:rFonts w:ascii="Times New Roman" w:hAnsi="Times New Roman" w:cs="Times New Roman"/>
        </w:rPr>
        <w:t xml:space="preserve">75 </w:t>
      </w:r>
      <w:r w:rsidR="00C62B2F" w:rsidRPr="00C62B2F">
        <w:rPr>
          <w:rFonts w:ascii="Times New Roman" w:hAnsi="Times New Roman" w:cs="Times New Roman"/>
          <w:highlight w:val="yellow"/>
        </w:rPr>
        <w:t>±SE</w:t>
      </w:r>
      <w:r w:rsidR="00C62B2F">
        <w:rPr>
          <w:rFonts w:ascii="Times New Roman" w:hAnsi="Times New Roman" w:cs="Times New Roman"/>
        </w:rPr>
        <w:t xml:space="preserve"> </w:t>
      </w:r>
      <w:r w:rsidR="00572224">
        <w:rPr>
          <w:rFonts w:ascii="Times New Roman" w:hAnsi="Times New Roman" w:cs="Times New Roman"/>
        </w:rPr>
        <w:t>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w:t>
      </w:r>
      <w:proofErr w:type="spellStart"/>
      <w:r w:rsidR="005A3CDA">
        <w:rPr>
          <w:rFonts w:ascii="Times New Roman" w:hAnsi="Times New Roman" w:cs="Times New Roman"/>
        </w:rPr>
        <w:t>p</w:t>
      </w:r>
      <w:r w:rsidR="00C13592">
        <w:rPr>
          <w:rFonts w:ascii="Times New Roman" w:hAnsi="Times New Roman" w:cs="Times New Roman"/>
          <w:vertAlign w:val="subscript"/>
        </w:rPr>
        <w:t>genotype</w:t>
      </w:r>
      <w:proofErr w:type="spellEnd"/>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Despite the</w:t>
      </w:r>
      <w:r w:rsidR="002C2FE7">
        <w:rPr>
          <w:rFonts w:ascii="Times New Roman" w:hAnsi="Times New Roman" w:cs="Times New Roman"/>
        </w:rPr>
        <w:t>se modest</w:t>
      </w:r>
      <w:r w:rsidR="00C13592">
        <w:rPr>
          <w:rFonts w:ascii="Times New Roman" w:hAnsi="Times New Roman" w:cs="Times New Roman"/>
        </w:rPr>
        <w:t xml:space="preserve"> difference</w:t>
      </w:r>
      <w:r w:rsidR="002C2FE7">
        <w:rPr>
          <w:rFonts w:ascii="Times New Roman" w:hAnsi="Times New Roman" w:cs="Times New Roman"/>
        </w:rPr>
        <w:t>s</w:t>
      </w:r>
      <w:r w:rsidR="00C13592">
        <w:rPr>
          <w:rFonts w:ascii="Times New Roman" w:hAnsi="Times New Roman" w:cs="Times New Roman"/>
        </w:rPr>
        <w:t xml:space="preserve"> in cumulative food intake, </w:t>
      </w:r>
      <w:r w:rsidR="00C13592" w:rsidRPr="00C62B2F">
        <w:rPr>
          <w:rFonts w:ascii="Times New Roman" w:hAnsi="Times New Roman" w:cs="Times New Roman"/>
          <w:i/>
        </w:rPr>
        <w:t>Gdf15</w:t>
      </w:r>
      <w:r w:rsidR="00C13592" w:rsidRPr="00C62B2F">
        <w:rPr>
          <w:rFonts w:ascii="Times New Roman" w:hAnsi="Times New Roman" w:cs="Times New Roman"/>
          <w:i/>
          <w:vertAlign w:val="superscript"/>
        </w:rPr>
        <w:t>-/</w:t>
      </w:r>
      <w:r w:rsidR="00C13592" w:rsidRPr="00C62B2F">
        <w:rPr>
          <w:rFonts w:ascii="Times New Roman" w:hAnsi="Times New Roman" w:cs="Times New Roman"/>
          <w:vertAlign w:val="superscript"/>
        </w:rPr>
        <w:t>-</w:t>
      </w:r>
      <w:r w:rsidR="00C13592">
        <w:rPr>
          <w:rFonts w:ascii="Times New Roman" w:hAnsi="Times New Roman" w:cs="Times New Roman"/>
        </w:rPr>
        <w:t xml:space="preserve"> dams had </w:t>
      </w:r>
      <w:r w:rsidR="002C2FE7">
        <w:rPr>
          <w:rFonts w:ascii="Times New Roman" w:hAnsi="Times New Roman" w:cs="Times New Roman"/>
        </w:rPr>
        <w:t xml:space="preserve">similar </w:t>
      </w:r>
      <w:r w:rsidR="00C13592">
        <w:rPr>
          <w:rFonts w:ascii="Times New Roman" w:hAnsi="Times New Roman" w:cs="Times New Roman"/>
        </w:rPr>
        <w:t>body weights</w:t>
      </w:r>
      <w:r w:rsidR="002C2FE7">
        <w:rPr>
          <w:rFonts w:ascii="Times New Roman" w:hAnsi="Times New Roman" w:cs="Times New Roman"/>
        </w:rPr>
        <w:t xml:space="preserve"> to wild-type dams</w:t>
      </w:r>
      <w:r w:rsidR="00C13592">
        <w:rPr>
          <w:rFonts w:ascii="Times New Roman" w:hAnsi="Times New Roman" w:cs="Times New Roman"/>
        </w:rPr>
        <w:t xml:space="preserve"> (</w:t>
      </w:r>
      <w:r w:rsidR="00C33352" w:rsidRPr="00C33352">
        <w:rPr>
          <w:rFonts w:ascii="Times New Roman" w:hAnsi="Times New Roman" w:cs="Times New Roman"/>
          <w:b/>
          <w:bCs/>
        </w:rPr>
        <w:t>Figure 3B</w:t>
      </w:r>
      <w:r w:rsidR="00C33352">
        <w:rPr>
          <w:rFonts w:ascii="Times New Roman" w:hAnsi="Times New Roman" w:cs="Times New Roman"/>
        </w:rPr>
        <w:t xml:space="preserve">, </w:t>
      </w:r>
      <w:proofErr w:type="spellStart"/>
      <w:r w:rsidR="00C13592">
        <w:rPr>
          <w:rFonts w:ascii="Times New Roman" w:hAnsi="Times New Roman" w:cs="Times New Roman"/>
        </w:rPr>
        <w:t>p</w:t>
      </w:r>
      <w:r w:rsidR="00C13592">
        <w:rPr>
          <w:rFonts w:ascii="Times New Roman" w:hAnsi="Times New Roman" w:cs="Times New Roman"/>
          <w:vertAlign w:val="subscript"/>
        </w:rPr>
        <w:t>genotype</w:t>
      </w:r>
      <w:proofErr w:type="spellEnd"/>
      <w:r w:rsidR="00C13592">
        <w:rPr>
          <w:rFonts w:ascii="Times New Roman" w:hAnsi="Times New Roman" w:cs="Times New Roman"/>
        </w:rPr>
        <w:t>=0.47)</w:t>
      </w:r>
      <w:r w:rsidR="00983429">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637AEA">
        <w:rPr>
          <w:rFonts w:ascii="Times New Roman" w:hAnsi="Times New Roman" w:cs="Times New Roman"/>
        </w:rPr>
        <w:t>were slightly larger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 in the </w:t>
      </w:r>
      <w:commentRangeStart w:id="19"/>
      <w:r w:rsidR="00A32ED9">
        <w:rPr>
          <w:rFonts w:ascii="Times New Roman" w:hAnsi="Times New Roman" w:cs="Times New Roman"/>
        </w:rPr>
        <w:t>postnatal period</w:t>
      </w:r>
      <w:r w:rsidR="002C1F42">
        <w:rPr>
          <w:rFonts w:ascii="Times New Roman" w:hAnsi="Times New Roman" w:cs="Times New Roman"/>
        </w:rPr>
        <w:t xml:space="preserve">, </w:t>
      </w:r>
      <w:commentRangeEnd w:id="19"/>
      <w:r w:rsidR="00637AEA">
        <w:rPr>
          <w:rStyle w:val="CommentReference"/>
        </w:rPr>
        <w:commentReference w:id="19"/>
      </w:r>
      <w:r w:rsidR="002C1F42">
        <w:rPr>
          <w:rFonts w:ascii="Times New Roman" w:hAnsi="Times New Roman" w:cs="Times New Roman"/>
        </w:rPr>
        <w:t>but this failed to reach statistical significance</w:t>
      </w:r>
      <w:r w:rsidR="00A32ED9">
        <w:rPr>
          <w:rFonts w:ascii="Times New Roman" w:hAnsi="Times New Roman" w:cs="Times New Roman"/>
        </w:rPr>
        <w:t xml:space="preserve"> (</w:t>
      </w:r>
      <w:proofErr w:type="spellStart"/>
      <w:r w:rsidR="00A32ED9">
        <w:rPr>
          <w:rFonts w:ascii="Times New Roman" w:hAnsi="Times New Roman" w:cs="Times New Roman"/>
        </w:rPr>
        <w:t>p</w:t>
      </w:r>
      <w:r w:rsidR="00C13592">
        <w:rPr>
          <w:rFonts w:ascii="Times New Roman" w:hAnsi="Times New Roman" w:cs="Times New Roman"/>
          <w:vertAlign w:val="subscript"/>
        </w:rPr>
        <w:t>genotype</w:t>
      </w:r>
      <w:proofErr w:type="spellEnd"/>
      <w:r w:rsidR="00A32ED9">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commentRangeStart w:id="20"/>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w:t>
      </w:r>
      <w:r w:rsidR="00154B9E">
        <w:rPr>
          <w:rFonts w:ascii="Times New Roman" w:hAnsi="Times New Roman" w:cs="Times New Roman"/>
        </w:rPr>
        <w:lastRenderedPageBreak/>
        <w:t xml:space="preserve">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w:t>
      </w:r>
      <w:proofErr w:type="spellStart"/>
      <w:r w:rsidR="00154B9E">
        <w:rPr>
          <w:rFonts w:ascii="Times New Roman" w:hAnsi="Times New Roman" w:cs="Times New Roman"/>
        </w:rPr>
        <w:t>p</w:t>
      </w:r>
      <w:r w:rsidR="00C13592">
        <w:rPr>
          <w:rFonts w:ascii="Times New Roman" w:hAnsi="Times New Roman" w:cs="Times New Roman"/>
          <w:vertAlign w:val="subscript"/>
        </w:rPr>
        <w:t>genotype</w:t>
      </w:r>
      <w:proofErr w:type="spellEnd"/>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w:t>
      </w:r>
      <w:commentRangeEnd w:id="20"/>
      <w:r w:rsidR="00983429">
        <w:rPr>
          <w:rStyle w:val="CommentReference"/>
        </w:rPr>
        <w:commentReference w:id="20"/>
      </w:r>
      <w:r w:rsidR="005E3BA8">
        <w:rPr>
          <w:rFonts w:ascii="Times New Roman" w:hAnsi="Times New Roman" w:cs="Times New Roman"/>
        </w:rPr>
        <w:t xml:space="preserve">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commentRangeStart w:id="21"/>
      <w:r w:rsidR="0062695D">
        <w:rPr>
          <w:rFonts w:ascii="Times New Roman" w:hAnsi="Times New Roman" w:cs="Times New Roman"/>
        </w:rPr>
        <w:t xml:space="preserve">101.12 kcals </w:t>
      </w:r>
      <w:commentRangeEnd w:id="21"/>
      <w:r w:rsidR="00983429">
        <w:rPr>
          <w:rStyle w:val="CommentReference"/>
        </w:rPr>
        <w:commentReference w:id="21"/>
      </w:r>
      <w:r w:rsidR="0062695D">
        <w:rPr>
          <w:rFonts w:ascii="Times New Roman" w:hAnsi="Times New Roman" w:cs="Times New Roman"/>
        </w:rPr>
        <w:t>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w:t>
      </w:r>
      <w:proofErr w:type="spellStart"/>
      <w:r w:rsidR="005E3BA8" w:rsidRPr="0062695D">
        <w:rPr>
          <w:rFonts w:ascii="Times New Roman" w:hAnsi="Times New Roman" w:cs="Times New Roman"/>
        </w:rPr>
        <w:t>p</w:t>
      </w:r>
      <w:r w:rsidR="00C13592">
        <w:rPr>
          <w:rFonts w:ascii="Times New Roman" w:hAnsi="Times New Roman" w:cs="Times New Roman"/>
          <w:vertAlign w:val="subscript"/>
        </w:rPr>
        <w:t>genotype</w:t>
      </w:r>
      <w:proofErr w:type="spellEnd"/>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r w:rsidR="00660D0E">
        <w:rPr>
          <w:rFonts w:ascii="Times New Roman" w:hAnsi="Times New Roman" w:cs="Times New Roman"/>
        </w:rPr>
        <w:t xml:space="preserve"> 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4C8E3579"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commentRangeStart w:id="22"/>
      <w:r w:rsidR="00E0597E">
        <w:rPr>
          <w:rFonts w:ascii="Times New Roman" w:hAnsi="Times New Roman" w:cs="Times New Roman"/>
        </w:rPr>
        <w:t>(</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commentRangeEnd w:id="22"/>
      <w:r w:rsidR="00347488">
        <w:rPr>
          <w:rStyle w:val="CommentReference"/>
        </w:rPr>
        <w:commentReference w:id="22"/>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of the experiment revealed a significant and expected effect of time</w:t>
      </w:r>
      <w:r w:rsidR="00E14631">
        <w:rPr>
          <w:rFonts w:ascii="Times New Roman" w:hAnsi="Times New Roman" w:cs="Times New Roman"/>
        </w:rPr>
        <w:t xml:space="preserve"> on blood glucose but no moderating effect of the genotype </w:t>
      </w:r>
      <w:r w:rsidR="00AC2FFC">
        <w:rPr>
          <w:rFonts w:ascii="Times New Roman" w:hAnsi="Times New Roman" w:cs="Times New Roman"/>
        </w:rPr>
        <w:t>(</w:t>
      </w:r>
      <w:commentRangeStart w:id="23"/>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commentRangeEnd w:id="23"/>
      <w:r w:rsidR="00E14631">
        <w:rPr>
          <w:rStyle w:val="CommentReference"/>
        </w:rPr>
        <w:commentReference w:id="23"/>
      </w:r>
      <w:r w:rsidR="00AC2FFC">
        <w:rPr>
          <w:rFonts w:ascii="Times New Roman" w:hAnsi="Times New Roman" w:cs="Times New Roman"/>
        </w:rPr>
        <w:t>)</w:t>
      </w:r>
      <w:r w:rsidR="00674C4E">
        <w:rPr>
          <w:rFonts w:ascii="Times New Roman" w:hAnsi="Times New Roman" w:cs="Times New Roman"/>
        </w:rPr>
        <w:t>. This was confirmed by</w:t>
      </w:r>
      <w:r w:rsidR="00E14631">
        <w:rPr>
          <w:rFonts w:ascii="Times New Roman" w:hAnsi="Times New Roman" w:cs="Times New Roman"/>
        </w:rPr>
        <w:t xml:space="preserve"> evaluating total</w:t>
      </w:r>
      <w:r w:rsidR="00344006">
        <w:rPr>
          <w:rFonts w:ascii="Times New Roman" w:hAnsi="Times New Roman" w:cs="Times New Roman"/>
        </w:rPr>
        <w:t xml:space="preserve"> areas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del w:id="24" w:author="Dave Bridges" w:date="2022-11-03T13:43:00Z">
        <w:r w:rsidR="00344006" w:rsidDel="00E14631">
          <w:rPr>
            <w:rFonts w:ascii="Times New Roman" w:hAnsi="Times New Roman" w:cs="Times New Roman"/>
          </w:rPr>
          <w:delText xml:space="preserve"> counterparts</w:delText>
        </w:r>
      </w:del>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ins w:id="25" w:author="Dave Bridges" w:date="2022-11-03T13:44:00Z">
        <w:r w:rsidR="00E14631">
          <w:rPr>
            <w:rFonts w:ascii="Times New Roman" w:hAnsi="Times New Roman" w:cs="Times New Roman"/>
          </w:rPr>
          <w:t xml:space="preserve">Often the most informative insulin response is the </w:t>
        </w:r>
      </w:ins>
      <w:del w:id="26" w:author="Dave Bridges" w:date="2022-11-03T13:44:00Z">
        <w:r w:rsidR="00344006" w:rsidDel="00E14631">
          <w:rPr>
            <w:rFonts w:ascii="Times New Roman" w:hAnsi="Times New Roman" w:cs="Times New Roman"/>
          </w:rPr>
          <w:delText xml:space="preserve">The </w:delText>
        </w:r>
      </w:del>
      <w:r w:rsidR="00344006">
        <w:rPr>
          <w:rFonts w:ascii="Times New Roman" w:hAnsi="Times New Roman" w:cs="Times New Roman"/>
        </w:rPr>
        <w:t>initial rate of drop of blood glucose</w:t>
      </w:r>
      <w:ins w:id="27" w:author="Dave Bridges" w:date="2022-11-03T13:44:00Z">
        <w:r w:rsidR="00E14631">
          <w:rPr>
            <w:rFonts w:ascii="Times New Roman" w:hAnsi="Times New Roman" w:cs="Times New Roman"/>
          </w:rPr>
          <w:t>.  The initial rate of glucose declines</w:t>
        </w:r>
      </w:ins>
      <w:r w:rsidR="00344006">
        <w:rPr>
          <w:rFonts w:ascii="Times New Roman" w:hAnsi="Times New Roman" w:cs="Times New Roman"/>
        </w:rPr>
        <w:t xml:space="preserve"> was </w:t>
      </w:r>
      <w:r w:rsidR="00F9088E">
        <w:rPr>
          <w:rFonts w:ascii="Times New Roman" w:hAnsi="Times New Roman" w:cs="Times New Roman"/>
        </w:rPr>
        <w:t>9.3</w:t>
      </w:r>
      <w:del w:id="28" w:author="Dave Bridges" w:date="2022-11-03T13:44:00Z">
        <w:r w:rsidR="00F9088E" w:rsidDel="00E14631">
          <w:rPr>
            <w:rFonts w:ascii="Times New Roman" w:hAnsi="Times New Roman" w:cs="Times New Roman"/>
          </w:rPr>
          <w:delText>4</w:delText>
        </w:r>
      </w:del>
      <w:r w:rsidR="00F9088E">
        <w:rPr>
          <w:rFonts w:ascii="Times New Roman" w:hAnsi="Times New Roman" w:cs="Times New Roman"/>
        </w:rPr>
        <w:t xml:space="preserve">% </w:t>
      </w:r>
      <w:del w:id="29" w:author="Dave Bridges" w:date="2022-11-03T13:44:00Z">
        <w:r w:rsidR="00F9088E" w:rsidDel="00E14631">
          <w:rPr>
            <w:rFonts w:ascii="Times New Roman" w:hAnsi="Times New Roman" w:cs="Times New Roman"/>
          </w:rPr>
          <w:delText xml:space="preserve">lower </w:delText>
        </w:r>
      </w:del>
      <w:ins w:id="30" w:author="Dave Bridges" w:date="2022-11-03T13:44:00Z">
        <w:r w:rsidR="00E14631">
          <w:rPr>
            <w:rFonts w:ascii="Times New Roman" w:hAnsi="Times New Roman" w:cs="Times New Roman"/>
          </w:rPr>
          <w:t xml:space="preserve">less </w:t>
        </w:r>
      </w:ins>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proofErr w:type="gramStart"/>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w:t>
      </w:r>
      <w:proofErr w:type="gramEnd"/>
      <w:r w:rsidR="0030401E">
        <w:rPr>
          <w:rFonts w:ascii="Times New Roman" w:hAnsi="Times New Roman" w:cs="Times New Roman"/>
        </w:rPr>
        <w:t xml:space="preserve"> did </w:t>
      </w:r>
      <w:ins w:id="31" w:author="Dave Bridges" w:date="2022-11-03T13:44:00Z">
        <w:r w:rsidR="00E14631">
          <w:rPr>
            <w:rFonts w:ascii="Times New Roman" w:hAnsi="Times New Roman" w:cs="Times New Roman"/>
          </w:rPr>
          <w:t xml:space="preserve">again </w:t>
        </w:r>
      </w:ins>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ins w:id="32" w:author="Dave Bridges" w:date="2022-11-03T13:45:00Z">
        <w:r w:rsidR="00E14631">
          <w:rPr>
            <w:rFonts w:ascii="Times New Roman" w:hAnsi="Times New Roman" w:cs="Times New Roman"/>
          </w:rPr>
          <w:t xml:space="preserve"> ablation of</w:t>
        </w:r>
      </w:ins>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w:t>
      </w:r>
      <w:del w:id="33" w:author="Dave Bridges" w:date="2022-11-03T13:45:00Z">
        <w:r w:rsidR="00660D0E" w:rsidDel="00E14631">
          <w:rPr>
            <w:rFonts w:ascii="Times New Roman" w:hAnsi="Times New Roman" w:cs="Times New Roman"/>
          </w:rPr>
          <w:delText xml:space="preserve">signaling </w:delText>
        </w:r>
      </w:del>
      <w:r w:rsidR="00660D0E">
        <w:rPr>
          <w:rFonts w:ascii="Times New Roman" w:hAnsi="Times New Roman" w:cs="Times New Roman"/>
        </w:rPr>
        <w:t xml:space="preserve">is not sufficient to </w:t>
      </w:r>
      <w:del w:id="34" w:author="Dave Bridges" w:date="2022-11-03T13:45:00Z">
        <w:r w:rsidR="00660D0E" w:rsidDel="00E14631">
          <w:rPr>
            <w:rFonts w:ascii="Times New Roman" w:hAnsi="Times New Roman" w:cs="Times New Roman"/>
          </w:rPr>
          <w:delText xml:space="preserve">modulate </w:delText>
        </w:r>
      </w:del>
      <w:ins w:id="35" w:author="Dave Bridges" w:date="2022-11-03T13:45:00Z">
        <w:r w:rsidR="00E14631">
          <w:rPr>
            <w:rFonts w:ascii="Times New Roman" w:hAnsi="Times New Roman" w:cs="Times New Roman"/>
          </w:rPr>
          <w:t xml:space="preserve">effect </w:t>
        </w:r>
      </w:ins>
      <w:r w:rsidR="00660D0E">
        <w:rPr>
          <w:rFonts w:ascii="Times New Roman" w:hAnsi="Times New Roman" w:cs="Times New Roman"/>
        </w:rPr>
        <w:t>insulin sensitivity in t</w:t>
      </w:r>
      <w:ins w:id="36" w:author="Dave Bridges" w:date="2022-11-03T13:45:00Z">
        <w:r w:rsidR="00E14631">
          <w:rPr>
            <w:rFonts w:ascii="Times New Roman" w:hAnsi="Times New Roman" w:cs="Times New Roman"/>
          </w:rPr>
          <w:t>he pregnant mouse</w:t>
        </w:r>
      </w:ins>
      <w:del w:id="37" w:author="Dave Bridges" w:date="2022-11-03T13:45:00Z">
        <w:r w:rsidR="00660D0E" w:rsidDel="00E14631">
          <w:rPr>
            <w:rFonts w:ascii="Times New Roman" w:hAnsi="Times New Roman" w:cs="Times New Roman"/>
          </w:rPr>
          <w:delText>his model</w:delText>
        </w:r>
      </w:del>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commentRangeStart w:id="38"/>
      <w:r w:rsidR="00D30D8F" w:rsidRPr="005D2740">
        <w:t>rate</w:t>
      </w:r>
      <w:r w:rsidR="00484AEC">
        <w:t>s</w:t>
      </w:r>
      <w:r w:rsidR="005D2740" w:rsidRPr="005D2740">
        <w:t xml:space="preserve"> </w:t>
      </w:r>
      <w:commentRangeEnd w:id="38"/>
      <w:r w:rsidR="00B87342">
        <w:rPr>
          <w:rStyle w:val="CommentReference"/>
          <w:rFonts w:asciiTheme="minorHAnsi" w:eastAsiaTheme="minorHAnsi" w:hAnsiTheme="minorHAnsi" w:cstheme="minorBidi"/>
          <w:i w:val="0"/>
          <w:color w:val="auto"/>
        </w:rPr>
        <w:commentReference w:id="38"/>
      </w:r>
      <w:r w:rsidR="005D2740" w:rsidRPr="005D2740">
        <w:t xml:space="preserve">of pregnancy, gestational age, </w:t>
      </w:r>
      <w:r w:rsidR="00D30D8F">
        <w:t xml:space="preserve">post-natal </w:t>
      </w:r>
      <w:r w:rsidR="005D2740" w:rsidRPr="005D2740">
        <w:t xml:space="preserve">survival, </w:t>
      </w:r>
      <w:r w:rsidR="00484AEC">
        <w:t>and</w:t>
      </w:r>
      <w:r w:rsidR="005D2740" w:rsidRPr="005D2740">
        <w:t xml:space="preserve"> birth weight</w:t>
      </w:r>
    </w:p>
    <w:p w14:paraId="38C3991C" w14:textId="3227F378"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t>
      </w:r>
      <w:ins w:id="39" w:author="Dave Bridges" w:date="2022-11-03T13:46:00Z">
        <w:r w:rsidR="00A71929">
          <w:rPr>
            <w:rFonts w:ascii="Times New Roman" w:hAnsi="Times New Roman" w:cs="Times New Roman"/>
          </w:rPr>
          <w:t xml:space="preserve">a measure of </w:t>
        </w:r>
        <w:commentRangeStart w:id="40"/>
        <w:commentRangeStart w:id="41"/>
        <w:r w:rsidR="00A71929">
          <w:rPr>
            <w:rFonts w:ascii="Times New Roman" w:hAnsi="Times New Roman" w:cs="Times New Roman"/>
          </w:rPr>
          <w:t xml:space="preserve">xxx </w:t>
        </w:r>
        <w:commentRangeEnd w:id="40"/>
        <w:r w:rsidR="00A71929">
          <w:rPr>
            <w:rStyle w:val="CommentReference"/>
          </w:rPr>
          <w:commentReference w:id="40"/>
        </w:r>
      </w:ins>
      <w:commentRangeEnd w:id="41"/>
      <w:r w:rsidR="004C29DB">
        <w:rPr>
          <w:rStyle w:val="CommentReference"/>
        </w:rPr>
        <w:commentReference w:id="41"/>
      </w:r>
      <w:r w:rsidR="00A577C7">
        <w:rPr>
          <w:rFonts w:ascii="Times New Roman" w:hAnsi="Times New Roman" w:cs="Times New Roman"/>
        </w:rPr>
        <w:t xml:space="preserve">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lastRenderedPageBreak/>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15FEB6EF"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knockout. To do this, we took whole milk collected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similar to</w:t>
      </w:r>
      <w:r w:rsidR="00075527">
        <w:rPr>
          <w:rFonts w:ascii="Times New Roman" w:hAnsi="Times New Roman" w:cs="Times New Roman"/>
        </w:rPr>
        <w:t xml:space="preserve">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6D8BA4A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w:t>
      </w:r>
      <w:commentRangeStart w:id="42"/>
      <w:r w:rsidR="009B388F">
        <w:rPr>
          <w:rFonts w:ascii="Times New Roman" w:hAnsi="Times New Roman" w:cs="Times New Roman"/>
        </w:rPr>
        <w:t xml:space="preserve">modeling </w:t>
      </w:r>
      <w:commentRangeEnd w:id="42"/>
      <w:r w:rsidR="00D31B3D">
        <w:rPr>
          <w:rStyle w:val="CommentReference"/>
        </w:rPr>
        <w:commentReference w:id="42"/>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commentRangeStart w:id="43"/>
      <w:r w:rsidR="00EF1B30">
        <w:rPr>
          <w:rFonts w:ascii="Times New Roman" w:hAnsi="Times New Roman" w:cs="Times New Roman"/>
        </w:rPr>
        <w:t xml:space="preserve">effect of sex </w:t>
      </w:r>
      <w:commentRangeEnd w:id="43"/>
      <w:r w:rsidR="00D31B3D">
        <w:rPr>
          <w:rStyle w:val="CommentReference"/>
        </w:rPr>
        <w:commentReference w:id="43"/>
      </w:r>
      <w:r w:rsidR="00EF1B30">
        <w:rPr>
          <w:rFonts w:ascii="Times New Roman" w:hAnsi="Times New Roman" w:cs="Times New Roman"/>
        </w:rPr>
        <w:t>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26).</w:t>
      </w:r>
      <w:r w:rsidR="003C1472">
        <w:rPr>
          <w:rFonts w:ascii="Times New Roman" w:hAnsi="Times New Roman" w:cs="Times New Roman"/>
        </w:rPr>
        <w:t xml:space="preserve">  </w:t>
      </w:r>
      <w:proofErr w:type="gramStart"/>
      <w:r w:rsidR="003C1472">
        <w:rPr>
          <w:rFonts w:ascii="Times New Roman" w:hAnsi="Times New Roman" w:cs="Times New Roman"/>
        </w:rPr>
        <w:t>Therefore</w:t>
      </w:r>
      <w:proofErr w:type="gramEnd"/>
      <w:r w:rsidR="003C1472">
        <w:rPr>
          <w:rFonts w:ascii="Times New Roman" w:hAnsi="Times New Roman" w:cs="Times New Roman"/>
        </w:rPr>
        <w:t xml:space="preserv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A85AF84" w14:textId="17E705D3" w:rsidR="00667E7E" w:rsidRDefault="00667E7E" w:rsidP="00C279A3">
      <w:pPr>
        <w:pStyle w:val="Heading1"/>
        <w:rPr>
          <w:rFonts w:cs="Times New Roman"/>
        </w:rPr>
      </w:pPr>
      <w:commentRangeStart w:id="44"/>
      <w:r w:rsidRPr="00303552">
        <w:rPr>
          <w:rFonts w:cs="Times New Roman"/>
        </w:rPr>
        <w:t>Discussion</w:t>
      </w:r>
      <w:commentRangeEnd w:id="44"/>
      <w:r w:rsidR="008751B7">
        <w:rPr>
          <w:rStyle w:val="CommentReference"/>
          <w:rFonts w:asciiTheme="minorHAnsi" w:eastAsiaTheme="minorHAnsi" w:hAnsiTheme="minorHAnsi" w:cstheme="minorBidi"/>
          <w:color w:val="auto"/>
        </w:rPr>
        <w:commentReference w:id="44"/>
      </w:r>
    </w:p>
    <w:p w14:paraId="14D72F45" w14:textId="1E3D25B6" w:rsidR="00110674" w:rsidRDefault="00110674" w:rsidP="00110674"/>
    <w:p w14:paraId="2ADC8113" w14:textId="6982BFE8" w:rsidR="00110674" w:rsidRDefault="007E218D" w:rsidP="00330D79">
      <w:pPr>
        <w:spacing w:line="360" w:lineRule="auto"/>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491522">
        <w:rPr>
          <w:rFonts w:ascii="Times New Roman" w:hAnsi="Times New Roman" w:cs="Times New Roman"/>
        </w:rPr>
        <w:t xml:space="preserve">. </w:t>
      </w:r>
      <w:r>
        <w:rPr>
          <w:rFonts w:ascii="Times New Roman" w:hAnsi="Times New Roman" w:cs="Times New Roman"/>
        </w:rPr>
        <w:t xml:space="preserve">Pregnancy itself is an oft-underappreciated stressor on the human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del w:id="45" w:author="Dave Bridges" w:date="2022-11-03T13:58:00Z">
        <w:r w:rsidR="00D144CA" w:rsidDel="007E218D">
          <w:rPr>
            <w:rFonts w:ascii="Times New Roman" w:hAnsi="Times New Roman" w:cs="Times New Roman"/>
          </w:rPr>
          <w:delText xml:space="preserve">Gdf15 </w:delText>
        </w:r>
      </w:del>
      <w:ins w:id="46" w:author="Dave Bridges" w:date="2022-11-03T13:58:00Z">
        <w:r>
          <w:rPr>
            <w:rFonts w:ascii="Times New Roman" w:hAnsi="Times New Roman" w:cs="Times New Roman"/>
          </w:rPr>
          <w:t xml:space="preserve">GDF15 </w:t>
        </w:r>
      </w:ins>
      <w:del w:id="47" w:author="Dave Bridges" w:date="2022-11-03T13:58:00Z">
        <w:r w:rsidR="00D144CA" w:rsidDel="007E218D">
          <w:rPr>
            <w:rFonts w:ascii="Times New Roman" w:hAnsi="Times New Roman" w:cs="Times New Roman"/>
          </w:rPr>
          <w:delText xml:space="preserve">in </w:delText>
        </w:r>
      </w:del>
      <w:ins w:id="48" w:author="Dave Bridges" w:date="2022-11-03T13:58:00Z">
        <w:r>
          <w:rPr>
            <w:rFonts w:ascii="Times New Roman" w:hAnsi="Times New Roman" w:cs="Times New Roman"/>
          </w:rPr>
          <w:t xml:space="preserve">on </w:t>
        </w:r>
      </w:ins>
      <w:del w:id="49" w:author="Dave Bridges" w:date="2022-11-03T13:58:00Z">
        <w:r w:rsidR="00D144CA" w:rsidDel="007E218D">
          <w:rPr>
            <w:rFonts w:ascii="Times New Roman" w:hAnsi="Times New Roman" w:cs="Times New Roman"/>
          </w:rPr>
          <w:delText xml:space="preserve">food intake and body weight during pregnancy by evaluating these effects in </w:delText>
        </w:r>
        <w:r w:rsidR="00D144CA" w:rsidRPr="009B388F" w:rsidDel="007E218D">
          <w:rPr>
            <w:rFonts w:ascii="Times New Roman" w:hAnsi="Times New Roman" w:cs="Times New Roman"/>
            <w:i/>
            <w:iCs/>
          </w:rPr>
          <w:delText>Gdf15</w:delText>
        </w:r>
        <w:r w:rsidR="00D144CA" w:rsidDel="007E218D">
          <w:rPr>
            <w:rFonts w:ascii="Times New Roman" w:hAnsi="Times New Roman" w:cs="Times New Roman"/>
            <w:i/>
            <w:iCs/>
            <w:vertAlign w:val="superscript"/>
          </w:rPr>
          <w:delText>+</w:delText>
        </w:r>
        <w:r w:rsidR="00D144CA" w:rsidRPr="009B388F" w:rsidDel="007E218D">
          <w:rPr>
            <w:rFonts w:ascii="Times New Roman" w:hAnsi="Times New Roman" w:cs="Times New Roman"/>
            <w:i/>
            <w:iCs/>
            <w:vertAlign w:val="superscript"/>
          </w:rPr>
          <w:delText>/</w:delText>
        </w:r>
        <w:r w:rsidR="00D144CA" w:rsidDel="007E218D">
          <w:rPr>
            <w:rFonts w:ascii="Times New Roman" w:hAnsi="Times New Roman" w:cs="Times New Roman"/>
            <w:i/>
            <w:iCs/>
            <w:vertAlign w:val="superscript"/>
          </w:rPr>
          <w:delText>+</w:delText>
        </w:r>
        <w:r w:rsidR="00D144CA" w:rsidRPr="00D144CA" w:rsidDel="007E218D">
          <w:rPr>
            <w:rFonts w:ascii="Times New Roman" w:hAnsi="Times New Roman" w:cs="Times New Roman"/>
          </w:rPr>
          <w:delText xml:space="preserve"> versus</w:delText>
        </w:r>
        <w:r w:rsidR="00D144CA" w:rsidDel="007E218D">
          <w:rPr>
            <w:rFonts w:ascii="Times New Roman" w:hAnsi="Times New Roman" w:cs="Times New Roman"/>
            <w:i/>
            <w:iCs/>
            <w:vertAlign w:val="superscript"/>
          </w:rPr>
          <w:delText xml:space="preserve"> </w:delText>
        </w:r>
        <w:r w:rsidR="00D144CA" w:rsidRPr="009B388F" w:rsidDel="007E218D">
          <w:rPr>
            <w:rFonts w:ascii="Times New Roman" w:hAnsi="Times New Roman" w:cs="Times New Roman"/>
            <w:i/>
            <w:iCs/>
          </w:rPr>
          <w:delText>Gdf1</w:delText>
        </w:r>
        <w:r w:rsidR="00D144CA" w:rsidDel="007E218D">
          <w:rPr>
            <w:rFonts w:ascii="Times New Roman" w:hAnsi="Times New Roman" w:cs="Times New Roman"/>
            <w:i/>
            <w:iCs/>
            <w:vertAlign w:val="superscript"/>
          </w:rPr>
          <w:delText>-/-</w:delText>
        </w:r>
        <w:r w:rsidR="00D144CA" w:rsidDel="007E218D">
          <w:rPr>
            <w:rFonts w:ascii="Times New Roman" w:hAnsi="Times New Roman" w:cs="Times New Roman"/>
          </w:rPr>
          <w:delText>mated pairs</w:delText>
        </w:r>
      </w:del>
      <w:ins w:id="50" w:author="Dave Bridges" w:date="2022-11-03T13:58:00Z">
        <w:r>
          <w:rPr>
            <w:rFonts w:ascii="Times New Roman" w:hAnsi="Times New Roman" w:cs="Times New Roman"/>
          </w:rPr>
          <w:t>gestational health</w:t>
        </w:r>
      </w:ins>
      <w:r w:rsidR="00D144CA">
        <w:rPr>
          <w:rFonts w:ascii="Times New Roman" w:hAnsi="Times New Roman" w:cs="Times New Roman"/>
        </w:rPr>
        <w:t xml:space="preserve">. </w:t>
      </w:r>
    </w:p>
    <w:p w14:paraId="277573B7" w14:textId="7E1EEF3D" w:rsidR="00491522" w:rsidRDefault="00491522" w:rsidP="00330D79">
      <w:pPr>
        <w:spacing w:line="360" w:lineRule="auto"/>
        <w:rPr>
          <w:rFonts w:ascii="Times New Roman" w:hAnsi="Times New Roman" w:cs="Times New Roman"/>
        </w:rPr>
      </w:pPr>
      <w:del w:id="51" w:author="Dave Bridges" w:date="2022-11-03T13:59:00Z">
        <w:r w:rsidDel="007E218D">
          <w:rPr>
            <w:rFonts w:ascii="Times New Roman" w:hAnsi="Times New Roman" w:cs="Times New Roman"/>
          </w:rPr>
          <w:delText xml:space="preserve">Patel and colleagues demonstrated that GDF15 was increased in humans when they underwent severe calorie deprivation or prolonged fasting. This response was acute and trailed off after the initial period of adaptation to the dietary stressor </w:delText>
        </w:r>
        <w:r w:rsidDel="007E218D">
          <w:rPr>
            <w:rFonts w:ascii="Times New Roman" w:hAnsi="Times New Roman" w:cs="Times New Roman"/>
          </w:rPr>
          <w:fldChar w:fldCharType="begin"/>
        </w:r>
        <w:r w:rsidDel="007E218D">
          <w:rPr>
            <w:rFonts w:ascii="Times New Roman" w:hAnsi="Times New Roman" w:cs="Times New Roman"/>
          </w:rPr>
          <w:delInstrText xml:space="preserve"> ADDIN ZOTERO_ITEM CSL_CITATION {"citationID":"gBIrAo9W","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delInstrText>
        </w:r>
        <w:r w:rsidDel="007E218D">
          <w:rPr>
            <w:rFonts w:ascii="Times New Roman" w:hAnsi="Times New Roman" w:cs="Times New Roman"/>
          </w:rPr>
          <w:fldChar w:fldCharType="separate"/>
        </w:r>
        <w:r w:rsidDel="007E218D">
          <w:rPr>
            <w:rFonts w:ascii="Times New Roman" w:hAnsi="Times New Roman" w:cs="Times New Roman"/>
            <w:noProof/>
          </w:rPr>
          <w:delText>(Patel et al., 2019)</w:delText>
        </w:r>
        <w:r w:rsidDel="007E218D">
          <w:rPr>
            <w:rFonts w:ascii="Times New Roman" w:hAnsi="Times New Roman" w:cs="Times New Roman"/>
          </w:rPr>
          <w:fldChar w:fldCharType="end"/>
        </w:r>
        <w:r w:rsidDel="007E218D">
          <w:rPr>
            <w:rFonts w:ascii="Times New Roman" w:hAnsi="Times New Roman" w:cs="Times New Roman"/>
          </w:rPr>
          <w:delText xml:space="preserve">. </w:delText>
        </w:r>
      </w:del>
      <w:ins w:id="52" w:author="Dave Bridges" w:date="2022-11-03T13:59:00Z">
        <w:r w:rsidR="007E218D">
          <w:rPr>
            <w:rFonts w:ascii="Times New Roman" w:hAnsi="Times New Roman" w:cs="Times New Roman"/>
          </w:rPr>
          <w:t xml:space="preserve">To date </w:t>
        </w:r>
      </w:ins>
      <w:del w:id="53" w:author="Dave Bridges" w:date="2022-11-03T13:59:00Z">
        <w:r w:rsidR="00AB67D8" w:rsidDel="007E218D">
          <w:rPr>
            <w:rFonts w:ascii="Times New Roman" w:hAnsi="Times New Roman" w:cs="Times New Roman"/>
          </w:rPr>
          <w:delText>T</w:delText>
        </w:r>
      </w:del>
      <w:ins w:id="54" w:author="Dave Bridges" w:date="2022-11-03T13:59:00Z">
        <w:r w:rsidR="007E218D">
          <w:rPr>
            <w:rFonts w:ascii="Times New Roman" w:hAnsi="Times New Roman" w:cs="Times New Roman"/>
          </w:rPr>
          <w:t>t</w:t>
        </w:r>
      </w:ins>
      <w:r w:rsidR="00AB67D8">
        <w:rPr>
          <w:rFonts w:ascii="Times New Roman" w:hAnsi="Times New Roman" w:cs="Times New Roman"/>
        </w:rPr>
        <w:t xml:space="preserve">here are very few studies that evaluate </w:t>
      </w:r>
      <w:del w:id="55" w:author="Dave Bridges" w:date="2022-11-03T13:59:00Z">
        <w:r w:rsidR="00AB67D8" w:rsidDel="007E218D">
          <w:rPr>
            <w:rFonts w:ascii="Times New Roman" w:hAnsi="Times New Roman" w:cs="Times New Roman"/>
          </w:rPr>
          <w:delText xml:space="preserve">Gdf15 </w:delText>
        </w:r>
      </w:del>
      <w:ins w:id="56" w:author="Dave Bridges" w:date="2022-11-03T13:59:00Z">
        <w:r w:rsidR="007E218D">
          <w:rPr>
            <w:rFonts w:ascii="Times New Roman" w:hAnsi="Times New Roman" w:cs="Times New Roman"/>
          </w:rPr>
          <w:t xml:space="preserve">GDF15 </w:t>
        </w:r>
      </w:ins>
      <w:r w:rsidR="00AB67D8">
        <w:rPr>
          <w:rFonts w:ascii="Times New Roman" w:hAnsi="Times New Roman" w:cs="Times New Roman"/>
        </w:rPr>
        <w:t xml:space="preserve">in human pregnancy and its effect on weight. </w:t>
      </w:r>
      <w:commentRangeStart w:id="57"/>
      <w:r w:rsidR="00B526DC">
        <w:rPr>
          <w:rFonts w:ascii="Times New Roman" w:hAnsi="Times New Roman" w:cs="Times New Roman"/>
        </w:rPr>
        <w:t xml:space="preserve">They found contradictory evidence; one </w:t>
      </w:r>
      <w:ins w:id="58" w:author="Dave Bridges" w:date="2022-11-03T13:59:00Z">
        <w:r w:rsidR="007E218D">
          <w:rPr>
            <w:rFonts w:ascii="Times New Roman" w:hAnsi="Times New Roman" w:cs="Times New Roman"/>
          </w:rPr>
          <w:t xml:space="preserve">study found </w:t>
        </w:r>
      </w:ins>
      <w:del w:id="59" w:author="Dave Bridges" w:date="2022-11-03T13:59:00Z">
        <w:r w:rsidR="00B526DC" w:rsidDel="007E218D">
          <w:rPr>
            <w:rFonts w:ascii="Times New Roman" w:hAnsi="Times New Roman" w:cs="Times New Roman"/>
          </w:rPr>
          <w:delText xml:space="preserve">that saw </w:delText>
        </w:r>
      </w:del>
      <w:r w:rsidR="00B526DC">
        <w:rPr>
          <w:rFonts w:ascii="Times New Roman" w:hAnsi="Times New Roman" w:cs="Times New Roman"/>
        </w:rPr>
        <w:t xml:space="preserve">no differences in circulating </w:t>
      </w:r>
      <w:del w:id="60" w:author="Dave Bridges" w:date="2022-11-03T13:59:00Z">
        <w:r w:rsidR="00B526DC" w:rsidDel="007E218D">
          <w:rPr>
            <w:rFonts w:ascii="Times New Roman" w:hAnsi="Times New Roman" w:cs="Times New Roman"/>
          </w:rPr>
          <w:delText xml:space="preserve">Gdf15 </w:delText>
        </w:r>
      </w:del>
      <w:ins w:id="61" w:author="Dave Bridges" w:date="2022-11-03T13:59:00Z">
        <w:r w:rsidR="007E218D">
          <w:rPr>
            <w:rFonts w:ascii="Times New Roman" w:hAnsi="Times New Roman" w:cs="Times New Roman"/>
          </w:rPr>
          <w:t xml:space="preserve">GDF15 </w:t>
        </w:r>
      </w:ins>
      <w:r w:rsidR="00B526DC">
        <w:rPr>
          <w:rFonts w:ascii="Times New Roman" w:hAnsi="Times New Roman" w:cs="Times New Roman"/>
        </w:rPr>
        <w:t xml:space="preserve">between mothers with obesity and mothers of normal weight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B526DC">
        <w:rPr>
          <w:rFonts w:ascii="Times New Roman" w:hAnsi="Times New Roman" w:cs="Times New Roman"/>
        </w:rPr>
        <w:t xml:space="preserve"> and </w:t>
      </w:r>
      <w:r w:rsidR="00B526DC">
        <w:rPr>
          <w:rFonts w:ascii="Times New Roman" w:hAnsi="Times New Roman" w:cs="Times New Roman"/>
        </w:rPr>
        <w:lastRenderedPageBreak/>
        <w:t xml:space="preserve">another that found that </w:t>
      </w:r>
      <w:del w:id="62" w:author="Dave Bridges" w:date="2022-11-03T13:59:00Z">
        <w:r w:rsidR="00B526DC" w:rsidDel="008751B7">
          <w:rPr>
            <w:rFonts w:ascii="Times New Roman" w:hAnsi="Times New Roman" w:cs="Times New Roman"/>
          </w:rPr>
          <w:delText xml:space="preserve">Gdf15 </w:delText>
        </w:r>
      </w:del>
      <w:ins w:id="63" w:author="Dave Bridges" w:date="2022-11-03T13:59:00Z">
        <w:r w:rsidR="008751B7">
          <w:rPr>
            <w:rFonts w:ascii="Times New Roman" w:hAnsi="Times New Roman" w:cs="Times New Roman"/>
          </w:rPr>
          <w:t xml:space="preserve">GDF15 </w:t>
        </w:r>
      </w:ins>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J1mzk2Bq","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Wang et al., 2020)</w:t>
      </w:r>
      <w:r w:rsidR="00B526DC">
        <w:rPr>
          <w:rFonts w:ascii="Times New Roman" w:hAnsi="Times New Roman" w:cs="Times New Roman"/>
        </w:rPr>
        <w:fldChar w:fldCharType="end"/>
      </w:r>
      <w:r w:rsidR="00B526DC">
        <w:rPr>
          <w:rFonts w:ascii="Times New Roman" w:hAnsi="Times New Roman" w:cs="Times New Roman"/>
        </w:rPr>
        <w:t>.</w:t>
      </w:r>
      <w:commentRangeEnd w:id="57"/>
      <w:r w:rsidR="007E218D">
        <w:rPr>
          <w:rStyle w:val="CommentReference"/>
        </w:rPr>
        <w:commentReference w:id="57"/>
      </w:r>
    </w:p>
    <w:p w14:paraId="1D23D766" w14:textId="6A104528" w:rsidR="00AB67D8" w:rsidRDefault="00A20F31" w:rsidP="00330D79">
      <w:pPr>
        <w:spacing w:line="360" w:lineRule="auto"/>
        <w:rPr>
          <w:rFonts w:ascii="Times New Roman" w:hAnsi="Times New Roman" w:cs="Times New Roman"/>
        </w:rPr>
      </w:pPr>
      <w:r>
        <w:rPr>
          <w:rFonts w:ascii="Times New Roman" w:hAnsi="Times New Roman" w:cs="Times New Roman"/>
        </w:rPr>
        <w:t xml:space="preserve">The response of Gdf15 in mice during periods of positive calorie balance and weight gain has found no differences in GDF15 during shorter term challenges in mice, but </w:t>
      </w:r>
      <w:r w:rsidR="00B526DC">
        <w:rPr>
          <w:rFonts w:ascii="Times New Roman" w:hAnsi="Times New Roman" w:cs="Times New Roman"/>
        </w:rPr>
        <w:t>finds</w:t>
      </w:r>
      <w:r>
        <w:rPr>
          <w:rFonts w:ascii="Times New Roman" w:hAnsi="Times New Roman" w:cs="Times New Roman"/>
        </w:rPr>
        <w:t xml:space="preserve"> that after long term exposure to high fat, high sucrose diet (8 weeks) Gdf15 levels rise concomitant with an induction of the ISR in peripheral tissues such as the liver, brown adipose, and gonadal white adipose tissue depots </w:t>
      </w:r>
      <w:r>
        <w:rPr>
          <w:rFonts w:ascii="Times New Roman" w:hAnsi="Times New Roman" w:cs="Times New Roman"/>
        </w:rPr>
        <w:fldChar w:fldCharType="begin"/>
      </w:r>
      <w:r>
        <w:rPr>
          <w:rFonts w:ascii="Times New Roman" w:hAnsi="Times New Roman" w:cs="Times New Roman"/>
        </w:rPr>
        <w:instrText xml:space="preserve"> ADDIN ZOTERO_ITEM CSL_CITATION {"citationID":"AJ30DoAU","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p>
    <w:p w14:paraId="1FFA99BA" w14:textId="5DCFC60B" w:rsidR="00A20F31" w:rsidRDefault="00A20F31" w:rsidP="00B40172">
      <w:pPr>
        <w:spacing w:line="360" w:lineRule="auto"/>
        <w:ind w:firstLine="720"/>
        <w:rPr>
          <w:rFonts w:ascii="Times New Roman" w:hAnsi="Times New Roman" w:cs="Times New Roman"/>
        </w:rPr>
      </w:pPr>
      <w:commentRangeStart w:id="64"/>
      <w:r>
        <w:rPr>
          <w:rFonts w:ascii="Times New Roman" w:hAnsi="Times New Roman" w:cs="Times New Roman"/>
        </w:rPr>
        <w:t xml:space="preserve">Previous work has seen that administration of GDF15 to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commentRangeEnd w:id="64"/>
      <w:r w:rsidR="008751B7">
        <w:rPr>
          <w:rStyle w:val="CommentReference"/>
        </w:rPr>
        <w:commentReference w:id="64"/>
      </w:r>
      <w:r w:rsidR="00B526DC">
        <w:rPr>
          <w:rFonts w:ascii="Times New Roman" w:hAnsi="Times New Roman" w:cs="Times New Roman"/>
        </w:rPr>
        <w:t>Furthermore</w:t>
      </w:r>
      <w:r>
        <w:rPr>
          <w:rFonts w:ascii="Times New Roman" w:hAnsi="Times New Roman" w:cs="Times New Roman"/>
        </w:rPr>
        <w:t xml:space="preserve">, Day and colleagues found that eliminating GDF15 in mice results in ablation of the reduction of food intake with metformin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r>
        <w:rPr>
          <w:rFonts w:ascii="Times New Roman" w:hAnsi="Times New Roman" w:cs="Times New Roman"/>
        </w:rPr>
        <w:t xml:space="preserve">. Therefore, we hypothesized that observing pregnancy in the mouse that lacked Gdf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be related to the fact that reduction of Gdf15 isn’t the directionality where Gdf15 signaling most contributes to body weight regulation. More significant findings with Gdf15 and body weight come from studies that deliver exogenous Gdf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0B007B">
        <w:rPr>
          <w:rFonts w:ascii="Times New Roman" w:hAnsi="Times New Roman" w:cs="Times New Roman"/>
        </w:rPr>
        <w:t>).</w:t>
      </w:r>
    </w:p>
    <w:p w14:paraId="7D31F194" w14:textId="77777777" w:rsidR="007E1577" w:rsidRDefault="0059574E" w:rsidP="006426D8">
      <w:pPr>
        <w:spacing w:line="360" w:lineRule="auto"/>
        <w:ind w:firstLine="720"/>
        <w:rPr>
          <w:ins w:id="65" w:author="Dave Bridges" w:date="2022-11-03T14:02:00Z"/>
          <w:rFonts w:ascii="Times New Roman" w:hAnsi="Times New Roman" w:cs="Times New Roman"/>
        </w:rPr>
      </w:pPr>
      <w:r>
        <w:rPr>
          <w:rFonts w:ascii="Times New Roman" w:hAnsi="Times New Roman" w:cs="Times New Roman"/>
        </w:rPr>
        <w:t xml:space="preserve">The lack of gestational outcome differences, although perhaps contrary to our prediction, is something that seems to be consistent in the literature. Previous reports of </w:t>
      </w:r>
      <w:r w:rsidRPr="008751B7">
        <w:rPr>
          <w:rFonts w:ascii="Times New Roman" w:hAnsi="Times New Roman" w:cs="Times New Roman"/>
          <w:i/>
          <w:rPrChange w:id="66" w:author="Dave Bridges" w:date="2022-11-03T14:02:00Z">
            <w:rPr>
              <w:rFonts w:ascii="Times New Roman" w:hAnsi="Times New Roman" w:cs="Times New Roman"/>
            </w:rPr>
          </w:rPrChange>
        </w:rPr>
        <w:t>Gdf15</w:t>
      </w:r>
      <w:r>
        <w:rPr>
          <w:rFonts w:ascii="Times New Roman" w:hAnsi="Times New Roman" w:cs="Times New Roman"/>
        </w:rPr>
        <w:t xml:space="preserve"> null models haven’t noted </w:t>
      </w:r>
      <w:commentRangeStart w:id="67"/>
      <w:r>
        <w:rPr>
          <w:rFonts w:ascii="Times New Roman" w:hAnsi="Times New Roman" w:cs="Times New Roman"/>
        </w:rPr>
        <w:t xml:space="preserve">differences </w:t>
      </w:r>
      <w:commentRangeEnd w:id="67"/>
      <w:r w:rsidR="008751B7">
        <w:rPr>
          <w:rStyle w:val="CommentReference"/>
        </w:rPr>
        <w:commentReference w:id="67"/>
      </w:r>
      <w:r>
        <w:rPr>
          <w:rFonts w:ascii="Times New Roman" w:hAnsi="Times New Roman" w:cs="Times New Roman"/>
        </w:rPr>
        <w:t xml:space="preserve">in null mice during breeding or maintenance until they are used for experiment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dvVbtpbt","properties":{"formattedCitation":"(Frikke-Schmidt et al., 2019; Mullican et al., 2017; Patel et al., 2019)","plainCitation":"(Frikke-Schmidt et al., 2019; Mullican et al., 2017; Patel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 Mullican et al., 2017; Patel et al., 2019)</w:t>
      </w:r>
      <w:r>
        <w:rPr>
          <w:rFonts w:ascii="Times New Roman" w:hAnsi="Times New Roman" w:cs="Times New Roman"/>
        </w:rPr>
        <w:fldChar w:fldCharType="end"/>
      </w:r>
      <w:r>
        <w:rPr>
          <w:rFonts w:ascii="Times New Roman" w:hAnsi="Times New Roman" w:cs="Times New Roman"/>
        </w:rPr>
        <w:t xml:space="preserve">. </w:t>
      </w:r>
    </w:p>
    <w:p w14:paraId="2062CDFA" w14:textId="7F0A6771" w:rsidR="00A41AB3" w:rsidRDefault="00BB44DA" w:rsidP="006426D8">
      <w:pPr>
        <w:spacing w:line="360" w:lineRule="auto"/>
        <w:ind w:firstLine="720"/>
        <w:rPr>
          <w:rFonts w:ascii="Times New Roman" w:hAnsi="Times New Roman" w:cs="Times New Roman"/>
        </w:rPr>
      </w:pPr>
      <w:r>
        <w:rPr>
          <w:rFonts w:ascii="Times New Roman" w:hAnsi="Times New Roman" w:cs="Times New Roman"/>
        </w:rPr>
        <w:t xml:space="preserve">The most compelling evidence for the role of Gdf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 xml:space="preserve">The most consistent are those that study excessive vomiting and emesis in pregnancy, or hyperemesis gravidarum (HG). Those patients who had HG or had higher than expected levels of vomiting during their pregnancies were more likely to have elevated Gdf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w:t>
      </w:r>
      <w:r w:rsidR="008C5C93">
        <w:rPr>
          <w:rFonts w:ascii="Times New Roman" w:hAnsi="Times New Roman" w:cs="Times New Roman"/>
        </w:rPr>
        <w:fldChar w:fldCharType="end"/>
      </w:r>
      <w:r w:rsidR="008C5C93">
        <w:rPr>
          <w:rFonts w:ascii="Times New Roman" w:hAnsi="Times New Roman" w:cs="Times New Roman"/>
        </w:rPr>
        <w:t>.</w:t>
      </w:r>
      <w:del w:id="68" w:author="Dave Bridges" w:date="2022-11-03T14:03:00Z">
        <w:r w:rsidR="00A41AB3" w:rsidDel="007E1577">
          <w:rPr>
            <w:rFonts w:ascii="Times New Roman" w:hAnsi="Times New Roman" w:cs="Times New Roman"/>
          </w:rPr>
          <w:delText xml:space="preserve"> However, </w:delText>
        </w:r>
      </w:del>
      <w:ins w:id="69" w:author="Dave Bridges" w:date="2022-11-03T14:03:00Z">
        <w:r w:rsidR="007E1577">
          <w:rPr>
            <w:rFonts w:ascii="Times New Roman" w:hAnsi="Times New Roman" w:cs="Times New Roman"/>
          </w:rPr>
          <w:t xml:space="preserve"> </w:t>
        </w:r>
      </w:ins>
      <w:ins w:id="70" w:author="Dave Bridges" w:date="2022-11-03T14:13:00Z">
        <w:r w:rsidR="00356634">
          <w:rPr>
            <w:rFonts w:ascii="Times New Roman" w:hAnsi="Times New Roman" w:cs="Times New Roman"/>
          </w:rPr>
          <w:t xml:space="preserve">It should be noted that as mice </w:t>
        </w:r>
      </w:ins>
      <w:ins w:id="71" w:author="Dave Bridges" w:date="2022-11-03T14:14:00Z">
        <w:r w:rsidR="00356634">
          <w:rPr>
            <w:rFonts w:ascii="Times New Roman" w:hAnsi="Times New Roman" w:cs="Times New Roman"/>
          </w:rPr>
          <w:t>do not exhibit emesis</w:t>
        </w:r>
      </w:ins>
      <w:ins w:id="72" w:author="Dave Bridges" w:date="2022-11-03T14:13:00Z">
        <w:r w:rsidR="00356634">
          <w:rPr>
            <w:rFonts w:ascii="Times New Roman" w:hAnsi="Times New Roman" w:cs="Times New Roman"/>
          </w:rPr>
          <w:t xml:space="preserve">, any HG related phenotypes would not be expected.  </w:t>
        </w:r>
      </w:ins>
      <w:del w:id="73" w:author="Dave Bridges" w:date="2022-11-03T14:03:00Z">
        <w:r w:rsidR="00A41AB3" w:rsidDel="007E1577">
          <w:rPr>
            <w:rFonts w:ascii="Times New Roman" w:hAnsi="Times New Roman" w:cs="Times New Roman"/>
          </w:rPr>
          <w:delText>b</w:delText>
        </w:r>
      </w:del>
      <w:ins w:id="74" w:author="Dave Bridges" w:date="2022-11-03T14:03:00Z">
        <w:r w:rsidR="007E1577">
          <w:rPr>
            <w:rFonts w:ascii="Times New Roman" w:hAnsi="Times New Roman" w:cs="Times New Roman"/>
          </w:rPr>
          <w:t>B</w:t>
        </w:r>
      </w:ins>
      <w:r w:rsidR="00A41AB3">
        <w:rPr>
          <w:rFonts w:ascii="Times New Roman" w:hAnsi="Times New Roman" w:cs="Times New Roman"/>
        </w:rPr>
        <w:t xml:space="preserve">ecause 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w:t>
      </w:r>
      <w:r w:rsidR="00A41AB3">
        <w:rPr>
          <w:rFonts w:ascii="Times New Roman" w:hAnsi="Times New Roman" w:cs="Times New Roman"/>
        </w:rPr>
        <w:lastRenderedPageBreak/>
        <w:t xml:space="preserve">have greater food intake related to reduced aversion from </w:t>
      </w:r>
      <w:del w:id="75" w:author="Dave Bridges" w:date="2022-11-03T14:13:00Z">
        <w:r w:rsidR="00A41AB3" w:rsidDel="00356634">
          <w:rPr>
            <w:rFonts w:ascii="Times New Roman" w:hAnsi="Times New Roman" w:cs="Times New Roman"/>
          </w:rPr>
          <w:delText xml:space="preserve">circulation </w:delText>
        </w:r>
      </w:del>
      <w:ins w:id="76" w:author="Dave Bridges" w:date="2022-11-03T14:13:00Z">
        <w:r w:rsidR="00356634">
          <w:rPr>
            <w:rFonts w:ascii="Times New Roman" w:hAnsi="Times New Roman" w:cs="Times New Roman"/>
          </w:rPr>
          <w:t xml:space="preserve">circulating </w:t>
        </w:r>
      </w:ins>
      <w:del w:id="77" w:author="Dave Bridges" w:date="2022-11-03T14:13:00Z">
        <w:r w:rsidR="00A41AB3" w:rsidDel="00356634">
          <w:rPr>
            <w:rFonts w:ascii="Times New Roman" w:hAnsi="Times New Roman" w:cs="Times New Roman"/>
          </w:rPr>
          <w:delText>Gdf15</w:delText>
        </w:r>
      </w:del>
      <w:ins w:id="78" w:author="Dave Bridges" w:date="2022-11-03T14:13:00Z">
        <w:r w:rsidR="00356634">
          <w:rPr>
            <w:rFonts w:ascii="Times New Roman" w:hAnsi="Times New Roman" w:cs="Times New Roman"/>
          </w:rPr>
          <w:t>GDF15</w:t>
        </w:r>
      </w:ins>
      <w:r w:rsidR="00A41AB3">
        <w:rPr>
          <w:rFonts w:ascii="Times New Roman" w:hAnsi="Times New Roman" w:cs="Times New Roman"/>
        </w:rPr>
        <w:t xml:space="preserve">. However, this was not apparent in these data, which is more in line with the mouse </w:t>
      </w:r>
      <w:commentRangeStart w:id="79"/>
      <w:r w:rsidR="00A41AB3">
        <w:rPr>
          <w:rFonts w:ascii="Times New Roman" w:hAnsi="Times New Roman" w:cs="Times New Roman"/>
        </w:rPr>
        <w:t>literature</w:t>
      </w:r>
      <w:commentRangeEnd w:id="79"/>
      <w:r w:rsidR="007E1577">
        <w:rPr>
          <w:rStyle w:val="CommentReference"/>
        </w:rPr>
        <w:commentReference w:id="79"/>
      </w:r>
      <w:r w:rsidR="00A41AB3">
        <w:rPr>
          <w:rFonts w:ascii="Times New Roman" w:hAnsi="Times New Roman" w:cs="Times New Roman"/>
        </w:rPr>
        <w:t xml:space="preserve">. </w:t>
      </w:r>
    </w:p>
    <w:p w14:paraId="59658364" w14:textId="4E96D526"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t>Diabetes and glucose tolerance during pregnancy and</w:t>
      </w:r>
      <w:ins w:id="80" w:author="Dave Bridges" w:date="2022-11-03T14:03:00Z">
        <w:r w:rsidR="007E1577">
          <w:rPr>
            <w:rFonts w:ascii="Times New Roman" w:hAnsi="Times New Roman" w:cs="Times New Roman"/>
          </w:rPr>
          <w:t xml:space="preserve"> the impact of</w:t>
        </w:r>
      </w:ins>
      <w:r>
        <w:rPr>
          <w:rFonts w:ascii="Times New Roman" w:hAnsi="Times New Roman" w:cs="Times New Roman"/>
        </w:rPr>
        <w:t xml:space="preserve"> </w:t>
      </w:r>
      <w:del w:id="81" w:author="Dave Bridges" w:date="2022-11-03T14:03:00Z">
        <w:r w:rsidR="0051553D" w:rsidDel="007E1577">
          <w:rPr>
            <w:rFonts w:ascii="Times New Roman" w:hAnsi="Times New Roman" w:cs="Times New Roman"/>
          </w:rPr>
          <w:delText xml:space="preserve">Gdf15 </w:delText>
        </w:r>
      </w:del>
      <w:ins w:id="82" w:author="Dave Bridges" w:date="2022-11-03T14:03:00Z">
        <w:r w:rsidR="007E1577">
          <w:rPr>
            <w:rFonts w:ascii="Times New Roman" w:hAnsi="Times New Roman" w:cs="Times New Roman"/>
          </w:rPr>
          <w:t xml:space="preserve">GDF15 </w:t>
        </w:r>
      </w:ins>
      <w:r w:rsidR="0051553D">
        <w:rPr>
          <w:rFonts w:ascii="Times New Roman" w:hAnsi="Times New Roman" w:cs="Times New Roman"/>
        </w:rPr>
        <w:t xml:space="preserve">levels in humans </w:t>
      </w:r>
      <w:r w:rsidR="00F145A3">
        <w:rPr>
          <w:rFonts w:ascii="Times New Roman" w:hAnsi="Times New Roman" w:cs="Times New Roman"/>
        </w:rPr>
        <w:t xml:space="preserve">is less clear. Some groups find that Gdf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xml:space="preserve">. Other groups find elevated Gdf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as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Our findings must be interpreted carefully, as we did not evaluate diabetes in our model, but we found no</w:t>
      </w:r>
      <w:ins w:id="83" w:author="Dave Bridges" w:date="2022-11-03T14:03:00Z">
        <w:r w:rsidR="007E1577">
          <w:rPr>
            <w:rFonts w:ascii="Times New Roman" w:hAnsi="Times New Roman" w:cs="Times New Roman"/>
          </w:rPr>
          <w:t xml:space="preserve"> detectable</w:t>
        </w:r>
      </w:ins>
      <w:r w:rsidR="00F145A3">
        <w:rPr>
          <w:rFonts w:ascii="Times New Roman" w:hAnsi="Times New Roman" w:cs="Times New Roman"/>
        </w:rPr>
        <w:t xml:space="preserve"> differences 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Gdf15 appear to be in relation to overexpression or external administration, meaning ablation may be insufficient to affect maternal insulin sensitivity. </w:t>
      </w:r>
    </w:p>
    <w:p w14:paraId="17619CD5" w14:textId="5CE7A12F"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Lactation is another period of life that is critically understudied in the context of Gdf15 production. </w:t>
      </w:r>
      <w:r w:rsidR="00F61FBD">
        <w:rPr>
          <w:rFonts w:ascii="Times New Roman" w:hAnsi="Times New Roman" w:cs="Times New Roman"/>
        </w:rPr>
        <w:t xml:space="preserve">To our knowledge, no work </w:t>
      </w:r>
      <w:r w:rsidR="005C25CC">
        <w:rPr>
          <w:rFonts w:ascii="Times New Roman" w:hAnsi="Times New Roman" w:cs="Times New Roman"/>
        </w:rPr>
        <w:t>has been done on the effect of Gdf15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two studies that mention lactation to date in relation to Gdf15. On</w:t>
      </w:r>
      <w:r w:rsidR="004F47DB">
        <w:rPr>
          <w:rFonts w:ascii="Times New Roman" w:hAnsi="Times New Roman" w:cs="Times New Roman"/>
        </w:rPr>
        <w:t>e</w:t>
      </w:r>
      <w:r w:rsidR="005C25CC">
        <w:rPr>
          <w:rFonts w:ascii="Times New Roman" w:hAnsi="Times New Roman" w:cs="Times New Roman"/>
        </w:rPr>
        <w:t xml:space="preserve"> </w:t>
      </w:r>
      <w:r w:rsidR="007E1577">
        <w:rPr>
          <w:rFonts w:ascii="Times New Roman" w:hAnsi="Times New Roman" w:cs="Times New Roman"/>
        </w:rPr>
        <w:t xml:space="preserve">study </w:t>
      </w:r>
      <w:r w:rsidR="005C25CC">
        <w:rPr>
          <w:rFonts w:ascii="Times New Roman" w:hAnsi="Times New Roman" w:cs="Times New Roman"/>
        </w:rPr>
        <w:t xml:space="preserve">found that overexpression of </w:t>
      </w:r>
      <w:r w:rsidR="005C25CC" w:rsidRPr="004F47DB">
        <w:rPr>
          <w:rFonts w:ascii="Times New Roman" w:hAnsi="Times New Roman" w:cs="Times New Roman"/>
          <w:i/>
        </w:rPr>
        <w:t>Gdf15</w:t>
      </w:r>
      <w:r w:rsidR="005C25CC">
        <w:rPr>
          <w:rFonts w:ascii="Times New Roman" w:hAnsi="Times New Roman" w:cs="Times New Roman"/>
        </w:rPr>
        <w:t xml:space="preserve">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hat the mammary gla</w:t>
      </w:r>
      <w:r w:rsidR="005C25CC">
        <w:rPr>
          <w:rFonts w:ascii="Times New Roman" w:hAnsi="Times New Roman" w:cs="Times New Roman"/>
        </w:rPr>
        <w:t>n</w:t>
      </w:r>
      <w:r w:rsidR="00F61FBD">
        <w:rPr>
          <w:rFonts w:ascii="Times New Roman" w:hAnsi="Times New Roman" w:cs="Times New Roman"/>
        </w:rPr>
        <w:t xml:space="preserve">d was a prominent place of Gdf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Böttner et al., 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ED1B82">
        <w:rPr>
          <w:rFonts w:ascii="Times New Roman" w:hAnsi="Times New Roman" w:cs="Times New Roman"/>
        </w:rPr>
        <w:t>We</w:t>
      </w:r>
      <w:r w:rsidR="005A0E4C">
        <w:rPr>
          <w:rFonts w:ascii="Times New Roman" w:hAnsi="Times New Roman" w:cs="Times New Roman"/>
        </w:rPr>
        <w:t xml:space="preserve"> found that there was no difference in survival, milk volume production, or milk fat percentage when we modulated Gdf15 in pregnant dams. </w:t>
      </w:r>
    </w:p>
    <w:p w14:paraId="1B1CE7DD" w14:textId="2436F221"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Gdf15 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 xml:space="preserve">threshold effect for Gdf15 during pregnancy. </w:t>
      </w:r>
      <w:r w:rsidR="00BB44DA">
        <w:rPr>
          <w:rFonts w:ascii="Times New Roman" w:hAnsi="Times New Roman" w:cs="Times New Roman"/>
        </w:rPr>
        <w:t xml:space="preserve">Only those studies that overexpress, deliver exogenous, or induce long-term highly disruptive stressors to their model </w:t>
      </w:r>
      <w:r w:rsidR="000E3ADD">
        <w:rPr>
          <w:rFonts w:ascii="Times New Roman" w:hAnsi="Times New Roman" w:cs="Times New Roman"/>
        </w:rPr>
        <w:t xml:space="preserve">show </w:t>
      </w:r>
      <w:r w:rsidR="00BB44DA">
        <w:rPr>
          <w:rFonts w:ascii="Times New Roman" w:hAnsi="Times New Roman" w:cs="Times New Roman"/>
        </w:rPr>
        <w:t>differences in</w:t>
      </w:r>
      <w:r w:rsidR="00BB44DA" w:rsidRPr="00BB44DA">
        <w:rPr>
          <w:rFonts w:ascii="Times New Roman" w:hAnsi="Times New Roman" w:cs="Times New Roman"/>
        </w:rPr>
        <w:t xml:space="preserve"> </w:t>
      </w:r>
      <w:r w:rsidR="000E3ADD">
        <w:rPr>
          <w:rFonts w:ascii="Times New Roman" w:hAnsi="Times New Roman" w:cs="Times New Roman"/>
        </w:rPr>
        <w:t xml:space="preserve">GDF15 </w:t>
      </w:r>
      <w:r w:rsidR="00BB44DA">
        <w:rPr>
          <w:rFonts w:ascii="Times New Roman" w:hAnsi="Times New Roman" w:cs="Times New Roman"/>
        </w:rPr>
        <w:t xml:space="preserve">in relation to food intake and body weight. </w:t>
      </w:r>
      <w:commentRangeStart w:id="84"/>
      <w:r w:rsidR="00BB44DA">
        <w:rPr>
          <w:rFonts w:ascii="Times New Roman" w:hAnsi="Times New Roman" w:cs="Times New Roman"/>
        </w:rPr>
        <w:t xml:space="preserve">Therefore, it might be that ablation of </w:t>
      </w:r>
      <w:del w:id="85" w:author="Dave Bridges" w:date="2022-11-03T14:04:00Z">
        <w:r w:rsidR="00BB44DA" w:rsidDel="000E3ADD">
          <w:rPr>
            <w:rFonts w:ascii="Times New Roman" w:hAnsi="Times New Roman" w:cs="Times New Roman"/>
          </w:rPr>
          <w:delText xml:space="preserve">Gdf15 </w:delText>
        </w:r>
      </w:del>
      <w:ins w:id="86" w:author="Dave Bridges" w:date="2022-11-03T14:04:00Z">
        <w:r w:rsidR="000E3ADD">
          <w:rPr>
            <w:rFonts w:ascii="Times New Roman" w:hAnsi="Times New Roman" w:cs="Times New Roman"/>
          </w:rPr>
          <w:t xml:space="preserve">GDF15 </w:t>
        </w:r>
      </w:ins>
      <w:r w:rsidR="00BB44DA">
        <w:rPr>
          <w:rFonts w:ascii="Times New Roman" w:hAnsi="Times New Roman" w:cs="Times New Roman"/>
        </w:rPr>
        <w:t xml:space="preserve">fails 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commentRangeEnd w:id="84"/>
      <w:r w:rsidR="000E3ADD">
        <w:rPr>
          <w:rStyle w:val="CommentReference"/>
        </w:rPr>
        <w:commentReference w:id="84"/>
      </w:r>
      <w:r w:rsidR="006E7949">
        <w:rPr>
          <w:rFonts w:ascii="Times New Roman" w:hAnsi="Times New Roman" w:cs="Times New Roman"/>
        </w:rPr>
        <w:t xml:space="preserve">Gdf15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and more as a long-term indicator or feto-placental implantation. </w:t>
      </w:r>
      <w:r w:rsidR="00890485">
        <w:rPr>
          <w:rFonts w:ascii="Times New Roman" w:hAnsi="Times New Roman" w:cs="Times New Roman"/>
        </w:rPr>
        <w:t>This also could mean that Gdf15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19408E39"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lastRenderedPageBreak/>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are </w:t>
      </w:r>
      <w:r w:rsidR="00E97581">
        <w:rPr>
          <w:rFonts w:ascii="Times New Roman" w:hAnsi="Times New Roman" w:cs="Times New Roman"/>
        </w:rPr>
        <w:t xml:space="preserve">several </w:t>
      </w:r>
      <w:r>
        <w:rPr>
          <w:rFonts w:ascii="Times New Roman" w:hAnsi="Times New Roman" w:cs="Times New Roman"/>
        </w:rPr>
        <w:t xml:space="preserve">limitations to our study. </w:t>
      </w:r>
      <w:r w:rsidR="00F2698C">
        <w:rPr>
          <w:rFonts w:ascii="Times New Roman" w:hAnsi="Times New Roman" w:cs="Times New Roman"/>
        </w:rPr>
        <w:t xml:space="preserve">Murine pregnancy is not entirely comparable to human </w:t>
      </w:r>
      <w:commentRangeStart w:id="87"/>
      <w:r w:rsidR="00F2698C">
        <w:rPr>
          <w:rFonts w:ascii="Times New Roman" w:hAnsi="Times New Roman" w:cs="Times New Roman"/>
        </w:rPr>
        <w:t>pregnancy</w:t>
      </w:r>
      <w:commentRangeEnd w:id="87"/>
      <w:r w:rsidR="00F2698C">
        <w:rPr>
          <w:rStyle w:val="CommentReference"/>
        </w:rPr>
        <w:commentReference w:id="87"/>
      </w:r>
      <w:r w:rsidR="00F2698C">
        <w:rPr>
          <w:rFonts w:ascii="Times New Roman" w:hAnsi="Times New Roman" w:cs="Times New Roman"/>
        </w:rPr>
        <w:t xml:space="preserve">.  </w:t>
      </w:r>
      <w:r w:rsidR="00FE6E8E">
        <w:rPr>
          <w:rFonts w:ascii="Times New Roman" w:hAnsi="Times New Roman" w:cs="Times New Roman"/>
        </w:rPr>
        <w:t xml:space="preserve">In that most human pregnancies are singleton and mice carry multiple fetuses at a time, the placental structure is also slightly different when compared with human pregnancy. </w:t>
      </w:r>
      <w:r>
        <w:rPr>
          <w:rFonts w:ascii="Times New Roman" w:hAnsi="Times New Roman" w:cs="Times New Roman"/>
        </w:rPr>
        <w:t xml:space="preserve">The approach we took </w:t>
      </w:r>
      <w:r w:rsidR="00890485">
        <w:rPr>
          <w:rFonts w:ascii="Times New Roman" w:hAnsi="Times New Roman" w:cs="Times New Roman"/>
        </w:rPr>
        <w:t>eliminated</w:t>
      </w:r>
      <w:r>
        <w:rPr>
          <w:rFonts w:ascii="Times New Roman" w:hAnsi="Times New Roman" w:cs="Times New Roman"/>
        </w:rPr>
        <w:t xml:space="preserve"> feto-placental contribution of </w:t>
      </w:r>
      <w:r w:rsidR="00E97581">
        <w:rPr>
          <w:rFonts w:ascii="Times New Roman" w:hAnsi="Times New Roman" w:cs="Times New Roman"/>
        </w:rPr>
        <w:t xml:space="preserve">GDF15 </w:t>
      </w:r>
      <w:r>
        <w:rPr>
          <w:rFonts w:ascii="Times New Roman" w:hAnsi="Times New Roman" w:cs="Times New Roman"/>
        </w:rPr>
        <w:t>to maternal serum during pregnancy</w:t>
      </w:r>
      <w:r w:rsidR="00E97581">
        <w:rPr>
          <w:rFonts w:ascii="Times New Roman" w:hAnsi="Times New Roman" w:cs="Times New Roman"/>
        </w:rPr>
        <w:t xml:space="preserve"> by the use of homozygous breeding</w:t>
      </w:r>
      <w:r w:rsidR="00CD052D">
        <w:rPr>
          <w:rFonts w:ascii="Times New Roman" w:hAnsi="Times New Roman" w:cs="Times New Roman"/>
        </w:rPr>
        <w:t xml:space="preserve">. </w:t>
      </w:r>
      <w:r w:rsidR="00F2698C">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Pr>
          <w:rFonts w:ascii="Times New Roman" w:hAnsi="Times New Roman" w:cs="Times New Roman"/>
        </w:rPr>
        <w:t>A larger sample size would have</w:t>
      </w:r>
      <w:r w:rsidR="00E97581">
        <w:rPr>
          <w:rFonts w:ascii="Times New Roman" w:hAnsi="Times New Roman" w:cs="Times New Roman"/>
        </w:rPr>
        <w:t xml:space="preserve"> </w:t>
      </w:r>
      <w:r w:rsidR="00F2698C">
        <w:rPr>
          <w:rFonts w:ascii="Times New Roman" w:hAnsi="Times New Roman" w:cs="Times New Roman"/>
        </w:rPr>
        <w:t>conceivably</w:t>
      </w:r>
      <w:r w:rsidR="0059574E">
        <w:rPr>
          <w:rFonts w:ascii="Times New Roman" w:hAnsi="Times New Roman" w:cs="Times New Roman"/>
        </w:rPr>
        <w:t xml:space="preserve"> facilitated more statistical power to detect differences in th</w:t>
      </w:r>
      <w:r w:rsidR="008F750F">
        <w:rPr>
          <w:rFonts w:ascii="Times New Roman" w:hAnsi="Times New Roman" w:cs="Times New Roman"/>
        </w:rPr>
        <w:t>e outcomes evaluated</w:t>
      </w:r>
      <w:r w:rsidR="00E97581">
        <w:rPr>
          <w:rFonts w:ascii="Times New Roman" w:hAnsi="Times New Roman" w:cs="Times New Roman"/>
        </w:rPr>
        <w:t xml:space="preserve">.  For example, </w:t>
      </w:r>
      <w:r w:rsidR="00F2698C">
        <w:rPr>
          <w:rFonts w:ascii="Times New Roman" w:hAnsi="Times New Roman" w:cs="Times New Roman"/>
        </w:rPr>
        <w:t>v</w:t>
      </w:r>
      <w:r w:rsidR="00E97581">
        <w:rPr>
          <w:rFonts w:ascii="Times New Roman" w:hAnsi="Times New Roman" w:cs="Times New Roman"/>
        </w:rPr>
        <w:t>ia a reverse power analysis, we</w:t>
      </w:r>
      <w:r w:rsidR="00AC51BD">
        <w:rPr>
          <w:rFonts w:ascii="Times New Roman" w:hAnsi="Times New Roman" w:cs="Times New Roman"/>
        </w:rPr>
        <w:t xml:space="preserve"> cannot rule out an effect size of </w:t>
      </w:r>
      <w:r w:rsidR="00E97581">
        <w:rPr>
          <w:rFonts w:ascii="Times New Roman" w:hAnsi="Times New Roman" w:cs="Times New Roman"/>
        </w:rPr>
        <w:t>&lt;</w:t>
      </w:r>
      <w:r w:rsidR="00AC51BD">
        <w:rPr>
          <w:rFonts w:ascii="Times New Roman" w:hAnsi="Times New Roman" w:cs="Times New Roman"/>
        </w:rPr>
        <w:t>0.132</w:t>
      </w:r>
      <w:r w:rsidR="00E97581">
        <w:rPr>
          <w:rFonts w:ascii="Times New Roman" w:hAnsi="Times New Roman" w:cs="Times New Roman"/>
        </w:rPr>
        <w:t>g</w:t>
      </w:r>
      <w:r w:rsidR="00890485">
        <w:rPr>
          <w:rFonts w:ascii="Times New Roman" w:hAnsi="Times New Roman" w:cs="Times New Roman"/>
        </w:rPr>
        <w:t xml:space="preserve"> on maternal body weight gain during pregnancy</w:t>
      </w:r>
      <w:r w:rsidR="00E97581">
        <w:rPr>
          <w:rFonts w:ascii="Times New Roman" w:hAnsi="Times New Roman" w:cs="Times New Roman"/>
        </w:rPr>
        <w:t xml:space="preserve"> but such a small effect would likely be physiologically insignificant</w:t>
      </w:r>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t>
      </w:r>
      <w:r w:rsidR="00F2698C">
        <w:rPr>
          <w:rFonts w:ascii="Times New Roman" w:hAnsi="Times New Roman" w:cs="Times New Roman"/>
        </w:rPr>
        <w:t xml:space="preserve">could </w:t>
      </w:r>
      <w:r w:rsidR="00962AD9">
        <w:rPr>
          <w:rFonts w:ascii="Times New Roman" w:hAnsi="Times New Roman" w:cs="Times New Roman"/>
        </w:rPr>
        <w:t>not</w:t>
      </w:r>
      <w:r w:rsidR="00F2698C">
        <w:rPr>
          <w:rFonts w:ascii="Times New Roman" w:hAnsi="Times New Roman" w:cs="Times New Roman"/>
        </w:rPr>
        <w:t xml:space="preserve"> be</w:t>
      </w:r>
      <w:r w:rsidR="00962AD9">
        <w:rPr>
          <w:rFonts w:ascii="Times New Roman" w:hAnsi="Times New Roman" w:cs="Times New Roman"/>
        </w:rPr>
        <w:t xml:space="preserve"> observed.</w:t>
      </w:r>
    </w:p>
    <w:p w14:paraId="234BB862" w14:textId="4CA0F417"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mixed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hile dams and sires were homozygous, they were derived from heterozygous crosses to limit genetic drift.  This is the first report of the loss of GDF15 or GFRAL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0AF6FE95" w:rsidR="00B40172" w:rsidRPr="004B379A"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C32B328" w14:textId="77777777" w:rsidR="00846921" w:rsidRPr="00846921" w:rsidRDefault="006D0E50" w:rsidP="00846921">
      <w:pPr>
        <w:pStyle w:val="Bibliography"/>
      </w:pPr>
      <w:r w:rsidRPr="00F145A3">
        <w:fldChar w:fldCharType="begin"/>
      </w:r>
      <w:r w:rsidR="00F70C34">
        <w:instrText xml:space="preserve"> ADDIN ZOTERO_BIBL {"uncited":[],"omitted":[],"custom":[]} CSL_BIBLIOGRAPHY </w:instrText>
      </w:r>
      <w:r w:rsidRPr="00F145A3">
        <w:fldChar w:fldCharType="separate"/>
      </w:r>
      <w:r w:rsidR="00846921" w:rsidRPr="00846921">
        <w:t xml:space="preserve">Andersson-Hall, U., Joelsson, L., Svedin, P., Mallard, C., &amp; Holmäng, A. (2021). Growth-differentiation-factor 15 levels in obese and healthy pregnancies: Relation to insulin resistance and insulin secretory function. </w:t>
      </w:r>
      <w:r w:rsidR="00846921" w:rsidRPr="00846921">
        <w:rPr>
          <w:i/>
          <w:iCs/>
        </w:rPr>
        <w:t>Clinical Endocrinology</w:t>
      </w:r>
      <w:r w:rsidR="00846921" w:rsidRPr="00846921">
        <w:t xml:space="preserve">, </w:t>
      </w:r>
      <w:r w:rsidR="00846921" w:rsidRPr="00846921">
        <w:rPr>
          <w:i/>
          <w:iCs/>
        </w:rPr>
        <w:t>95</w:t>
      </w:r>
      <w:r w:rsidR="00846921" w:rsidRPr="00846921">
        <w:t>(1), 92–100. https://doi.org/10.1111/cen.14433</w:t>
      </w:r>
    </w:p>
    <w:p w14:paraId="600FCDC3" w14:textId="77777777" w:rsidR="00846921" w:rsidRPr="00846921" w:rsidRDefault="00846921" w:rsidP="00846921">
      <w:pPr>
        <w:pStyle w:val="Bibliography"/>
      </w:pPr>
      <w:r w:rsidRPr="00846921">
        <w:t xml:space="preserve">Bates, D., Mächler, M., Bolker, B., &amp; Walker, S. (2015). Fitting Linear Mixed-Effects Models Using lme4. </w:t>
      </w:r>
      <w:r w:rsidRPr="00846921">
        <w:rPr>
          <w:i/>
          <w:iCs/>
        </w:rPr>
        <w:t>Journal of Statistical Software</w:t>
      </w:r>
      <w:r w:rsidRPr="00846921">
        <w:t xml:space="preserve">, </w:t>
      </w:r>
      <w:r w:rsidRPr="00846921">
        <w:rPr>
          <w:i/>
          <w:iCs/>
        </w:rPr>
        <w:t>67</w:t>
      </w:r>
      <w:r w:rsidRPr="00846921">
        <w:t>, 1–48. https://doi.org/10.18637/jss.v067.i01</w:t>
      </w:r>
    </w:p>
    <w:p w14:paraId="59558F93" w14:textId="77777777" w:rsidR="00846921" w:rsidRPr="00846921" w:rsidRDefault="00846921" w:rsidP="00846921">
      <w:pPr>
        <w:pStyle w:val="Bibliography"/>
      </w:pPr>
      <w:r w:rsidRPr="00846921">
        <w:t xml:space="preserve">Binder, A. K., Kosak, J. P., Janhardhan, K. S., Moser, G., Eling, T. E., &amp; Korach, K. S. (2016). Expression of Human NSAID Activated Gene 1 in Mice Leads to Altered Mammary Gland Differentiation and Impaired Lactation. </w:t>
      </w:r>
      <w:r w:rsidRPr="00846921">
        <w:rPr>
          <w:i/>
          <w:iCs/>
        </w:rPr>
        <w:t>PLoS ONE</w:t>
      </w:r>
      <w:r w:rsidRPr="00846921">
        <w:t xml:space="preserve">, </w:t>
      </w:r>
      <w:r w:rsidRPr="00846921">
        <w:rPr>
          <w:i/>
          <w:iCs/>
        </w:rPr>
        <w:t>11</w:t>
      </w:r>
      <w:r w:rsidRPr="00846921">
        <w:t>(1), e0146518. https://doi.org/10.1371/journal.pone.0146518</w:t>
      </w:r>
    </w:p>
    <w:p w14:paraId="4271DD28" w14:textId="77777777" w:rsidR="00846921" w:rsidRPr="00846921" w:rsidRDefault="00846921" w:rsidP="00846921">
      <w:pPr>
        <w:pStyle w:val="Bibliography"/>
      </w:pPr>
      <w:r w:rsidRPr="00846921">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46921">
        <w:rPr>
          <w:i/>
          <w:iCs/>
        </w:rPr>
        <w:t>Proceedings of the National Academy of Sciences</w:t>
      </w:r>
      <w:r w:rsidRPr="00846921">
        <w:t xml:space="preserve">, </w:t>
      </w:r>
      <w:r w:rsidRPr="00846921">
        <w:rPr>
          <w:i/>
          <w:iCs/>
        </w:rPr>
        <w:t>94</w:t>
      </w:r>
      <w:r w:rsidRPr="00846921">
        <w:t>(21), 11514–11519. https://doi.org/10.1073/pnas.94.21.11514</w:t>
      </w:r>
    </w:p>
    <w:p w14:paraId="253E30CF" w14:textId="77777777" w:rsidR="00846921" w:rsidRPr="00846921" w:rsidRDefault="00846921" w:rsidP="00846921">
      <w:pPr>
        <w:pStyle w:val="Bibliography"/>
      </w:pPr>
      <w:r w:rsidRPr="00846921">
        <w:t xml:space="preserve">Borner, T., Shaulson, E. D., Ghidewon, M. Y., Barnett, A. B., Horn, C. C., Doyle, R. P., Grill, H. J., Hayes, M. R., &amp; De Jonghe, B. C. (2020). GDF15 Induces Anorexia through Nausea and Emesis. </w:t>
      </w:r>
      <w:r w:rsidRPr="00846921">
        <w:rPr>
          <w:i/>
          <w:iCs/>
        </w:rPr>
        <w:t>Cell Metabolism</w:t>
      </w:r>
      <w:r w:rsidRPr="00846921">
        <w:t xml:space="preserve">, </w:t>
      </w:r>
      <w:r w:rsidRPr="00846921">
        <w:rPr>
          <w:i/>
          <w:iCs/>
        </w:rPr>
        <w:t>31</w:t>
      </w:r>
      <w:r w:rsidRPr="00846921">
        <w:t>(2), 351-362.e5. https://doi.org/10.1016/j.cmet.2019.12.004</w:t>
      </w:r>
    </w:p>
    <w:p w14:paraId="5DE3308A" w14:textId="77777777" w:rsidR="00846921" w:rsidRPr="00846921" w:rsidRDefault="00846921" w:rsidP="00846921">
      <w:pPr>
        <w:pStyle w:val="Bibliography"/>
      </w:pPr>
      <w:r w:rsidRPr="00846921">
        <w:t xml:space="preserve">Boston, W. S., Bleck, G. T., Conroy, J. C., Wheeler, M. B., &amp; Miller, D. J. (2001). Short Communication: Effects of Increased Expression of α-Lactalbumin In Transgenic Mice on </w:t>
      </w:r>
      <w:r w:rsidRPr="00846921">
        <w:lastRenderedPageBreak/>
        <w:t xml:space="preserve">Milk Yield and Pup Growth. </w:t>
      </w:r>
      <w:r w:rsidRPr="00846921">
        <w:rPr>
          <w:i/>
          <w:iCs/>
        </w:rPr>
        <w:t>Journal of Dairy Science</w:t>
      </w:r>
      <w:r w:rsidRPr="00846921">
        <w:t xml:space="preserve">, </w:t>
      </w:r>
      <w:r w:rsidRPr="00846921">
        <w:rPr>
          <w:i/>
          <w:iCs/>
        </w:rPr>
        <w:t>84</w:t>
      </w:r>
      <w:r w:rsidRPr="00846921">
        <w:t>(3), 620–622. https://doi.org/10.3168/jds.S0022-0302(01)74516-X</w:t>
      </w:r>
    </w:p>
    <w:p w14:paraId="6FCA18F0" w14:textId="77777777" w:rsidR="00846921" w:rsidRPr="00846921" w:rsidRDefault="00846921" w:rsidP="00846921">
      <w:pPr>
        <w:pStyle w:val="Bibliography"/>
      </w:pPr>
      <w:r w:rsidRPr="00846921">
        <w:t xml:space="preserve">Böttner, M., Suter-Crazzolara, C., Schober, A., &amp; Unsicker, K. (1999). Expression of a novel member of the TGF-beta superfamily, growth/differentiation factor-15/macrophage-inhibiting cytokine-1 (GDF-15/MIC-1) in adult rat tissues. </w:t>
      </w:r>
      <w:r w:rsidRPr="00846921">
        <w:rPr>
          <w:i/>
          <w:iCs/>
        </w:rPr>
        <w:t>Cell and Tissue Research</w:t>
      </w:r>
      <w:r w:rsidRPr="00846921">
        <w:t xml:space="preserve">, </w:t>
      </w:r>
      <w:r w:rsidRPr="00846921">
        <w:rPr>
          <w:i/>
          <w:iCs/>
        </w:rPr>
        <w:t>297</w:t>
      </w:r>
      <w:r w:rsidRPr="00846921">
        <w:t>(1), 103–110. https://doi.org/10.1007/s004410051337</w:t>
      </w:r>
    </w:p>
    <w:p w14:paraId="372BA43A" w14:textId="77777777" w:rsidR="00846921" w:rsidRPr="00846921" w:rsidRDefault="00846921" w:rsidP="00846921">
      <w:pPr>
        <w:pStyle w:val="Bibliography"/>
      </w:pPr>
      <w:r w:rsidRPr="00846921">
        <w:t xml:space="preserve">Bridges, D., Mulcahy, M. C., &amp; Redd, J. R. (2022, March 7). </w:t>
      </w:r>
      <w:r w:rsidRPr="00846921">
        <w:rPr>
          <w:i/>
          <w:iCs/>
        </w:rPr>
        <w:t>Insulin Tolerance Test</w:t>
      </w:r>
      <w:r w:rsidRPr="00846921">
        <w:t>. Protocols.Io. dx.doi.org/10.17504/protocols.io.b5zxq77n</w:t>
      </w:r>
    </w:p>
    <w:p w14:paraId="2048146C" w14:textId="77777777" w:rsidR="00846921" w:rsidRPr="00846921" w:rsidRDefault="00846921" w:rsidP="00846921">
      <w:pPr>
        <w:pStyle w:val="Bibliography"/>
      </w:pPr>
      <w:r w:rsidRPr="00846921">
        <w:t xml:space="preserve">Chen, Q., Wang, Y., Zhao, M., Hyett, J., da Silva Costa, F., &amp; Nie, G. (2016). Serum levels of GDF15 are reduced in preeclampsia and the reduction is more profound in late-onset than early-onset cases. </w:t>
      </w:r>
      <w:r w:rsidRPr="00846921">
        <w:rPr>
          <w:i/>
          <w:iCs/>
        </w:rPr>
        <w:t>Cytokine</w:t>
      </w:r>
      <w:r w:rsidRPr="00846921">
        <w:t xml:space="preserve">, </w:t>
      </w:r>
      <w:r w:rsidRPr="00846921">
        <w:rPr>
          <w:i/>
          <w:iCs/>
        </w:rPr>
        <w:t>83</w:t>
      </w:r>
      <w:r w:rsidRPr="00846921">
        <w:t>, 226–230. https://doi.org/10.1016/j.cyto.2016.05.002</w:t>
      </w:r>
    </w:p>
    <w:p w14:paraId="0844346D" w14:textId="77777777" w:rsidR="00846921" w:rsidRPr="00846921" w:rsidRDefault="00846921" w:rsidP="00846921">
      <w:pPr>
        <w:pStyle w:val="Bibliography"/>
      </w:pPr>
      <w:r w:rsidRPr="00846921">
        <w:t xml:space="preserve">Day, E. A., Ford, R. J., Smith, B. K., Mohammadi-Shemirani, P., Morrow, M. R., Gutgesell, R. M., Lu, R., Raphenya, A. R., Kabiri, M., McArthur, A. G., McInnes, N., Hess, S., Paré, G., Gerstein, H. C., &amp; Steinberg, G. R. (2019). Metformin-induced increases in GDF15 are important for suppressing appetite and promoting weight loss. </w:t>
      </w:r>
      <w:r w:rsidRPr="00846921">
        <w:rPr>
          <w:i/>
          <w:iCs/>
        </w:rPr>
        <w:t>Nature Metabolism</w:t>
      </w:r>
      <w:r w:rsidRPr="00846921">
        <w:t xml:space="preserve">, </w:t>
      </w:r>
      <w:r w:rsidRPr="00846921">
        <w:rPr>
          <w:i/>
          <w:iCs/>
        </w:rPr>
        <w:t>1</w:t>
      </w:r>
      <w:r w:rsidRPr="00846921">
        <w:t>(12), 1202–1208. https://doi.org/10.1038/s42255-019-0146-4</w:t>
      </w:r>
    </w:p>
    <w:p w14:paraId="3B9BEE1F" w14:textId="77777777" w:rsidR="00846921" w:rsidRPr="00846921" w:rsidRDefault="00846921" w:rsidP="00846921">
      <w:pPr>
        <w:pStyle w:val="Bibliography"/>
      </w:pPr>
      <w:r w:rsidRPr="00846921">
        <w:t xml:space="preserve">Fejzo, M. S., Fasching, P. A., Schneider, M. O., Schwitulla, J., Beckmann, M. W., Schwenke, E., MacGibbon, K. W., &amp; Mullin, P. M. (2019). Analysis of GDF15 and IGFBP7 in Hyperemesis Gravidarum Support Causality. </w:t>
      </w:r>
      <w:r w:rsidRPr="00846921">
        <w:rPr>
          <w:i/>
          <w:iCs/>
        </w:rPr>
        <w:t>Geburtshilfe Und Frauenheilkunde</w:t>
      </w:r>
      <w:r w:rsidRPr="00846921">
        <w:t xml:space="preserve">, </w:t>
      </w:r>
      <w:r w:rsidRPr="00846921">
        <w:rPr>
          <w:i/>
          <w:iCs/>
        </w:rPr>
        <w:t>79</w:t>
      </w:r>
      <w:r w:rsidRPr="00846921">
        <w:t>(4), 382–388. https://doi.org/10.1055/a-0830-1346</w:t>
      </w:r>
    </w:p>
    <w:p w14:paraId="680B01C3" w14:textId="77777777" w:rsidR="00846921" w:rsidRPr="00846921" w:rsidRDefault="00846921" w:rsidP="00846921">
      <w:pPr>
        <w:pStyle w:val="Bibliography"/>
      </w:pPr>
      <w:r w:rsidRPr="00846921">
        <w:lastRenderedPageBreak/>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846921">
        <w:rPr>
          <w:i/>
          <w:iCs/>
        </w:rPr>
        <w:t>Nature Communications; London</w:t>
      </w:r>
      <w:r w:rsidRPr="00846921">
        <w:t xml:space="preserve">, </w:t>
      </w:r>
      <w:r w:rsidRPr="00846921">
        <w:rPr>
          <w:i/>
          <w:iCs/>
        </w:rPr>
        <w:t>9</w:t>
      </w:r>
      <w:r w:rsidRPr="00846921">
        <w:t>, 1–9. http://dx.doi.org.proxy.lib.umich.edu/10.1038/s41467-018-03258-0</w:t>
      </w:r>
    </w:p>
    <w:p w14:paraId="094F8244" w14:textId="77777777" w:rsidR="00846921" w:rsidRPr="00846921" w:rsidRDefault="00846921" w:rsidP="00846921">
      <w:pPr>
        <w:pStyle w:val="Bibliography"/>
      </w:pPr>
      <w:r w:rsidRPr="00846921">
        <w:t xml:space="preserve">Frikke-Schmidt, H., Hultman, K., Galaske, J. W., Jørgensen, S. B., Myers, M. G., &amp; Seeley, R. J. (2019). GDF15 acts synergistically with liraglutide but is not necessary for the weight loss induced by bariatric surgery in mice. </w:t>
      </w:r>
      <w:r w:rsidRPr="00846921">
        <w:rPr>
          <w:i/>
          <w:iCs/>
        </w:rPr>
        <w:t>Molecular Metabolism</w:t>
      </w:r>
      <w:r w:rsidRPr="00846921">
        <w:t xml:space="preserve">, </w:t>
      </w:r>
      <w:r w:rsidRPr="00846921">
        <w:rPr>
          <w:i/>
          <w:iCs/>
        </w:rPr>
        <w:t>21</w:t>
      </w:r>
      <w:r w:rsidRPr="00846921">
        <w:t>, 13–21. https://doi.org/10.1016/j.molmet.2019.01.003</w:t>
      </w:r>
    </w:p>
    <w:p w14:paraId="4A4517CF" w14:textId="77777777" w:rsidR="00846921" w:rsidRPr="00846921" w:rsidRDefault="00846921" w:rsidP="00846921">
      <w:pPr>
        <w:pStyle w:val="Bibliography"/>
      </w:pPr>
      <w:r w:rsidRPr="00846921">
        <w:t xml:space="preserve">Gunder, L. C., Harvey, I., Redd, J. R., Davis, C. S., AL-Tamimi, A., Brooks, S. V., &amp; Bridges, D. (2020). Obesity Augments Glucocorticoid-Dependent Muscle Atrophy in Male C57BL/6J Mice. </w:t>
      </w:r>
      <w:r w:rsidRPr="00846921">
        <w:rPr>
          <w:i/>
          <w:iCs/>
        </w:rPr>
        <w:t>Biomedicines</w:t>
      </w:r>
      <w:r w:rsidRPr="00846921">
        <w:t xml:space="preserve">, </w:t>
      </w:r>
      <w:r w:rsidRPr="00846921">
        <w:rPr>
          <w:i/>
          <w:iCs/>
        </w:rPr>
        <w:t>8</w:t>
      </w:r>
      <w:r w:rsidRPr="00846921">
        <w:t>(10), Article 10. https://doi.org/10.3390/biomedicines8100420</w:t>
      </w:r>
    </w:p>
    <w:p w14:paraId="57AF4760" w14:textId="77777777" w:rsidR="00846921" w:rsidRPr="00846921" w:rsidRDefault="00846921" w:rsidP="00846921">
      <w:pPr>
        <w:pStyle w:val="Bibliography"/>
      </w:pPr>
      <w:r w:rsidRPr="00846921">
        <w:t xml:space="preserve">Habbal, N. E., Meyer, A. C., Hafner, H., Redd, J. R., Carlson, Z., Mulcahy, M. C., Gregg, B., &amp; Bridges, D. (2021). Activation of Adipocyte mTORC1 Increases Milk Lipids in a Mouse Model of Lactation. </w:t>
      </w:r>
      <w:r w:rsidRPr="00846921">
        <w:rPr>
          <w:i/>
          <w:iCs/>
        </w:rPr>
        <w:t>BioRxiv</w:t>
      </w:r>
      <w:r w:rsidRPr="00846921">
        <w:t>, 2021.07.01.450596. https://doi.org/10.1101/2021.07.01.450596</w:t>
      </w:r>
    </w:p>
    <w:p w14:paraId="7A520C48" w14:textId="77777777" w:rsidR="00846921" w:rsidRPr="00846921" w:rsidRDefault="00846921" w:rsidP="00846921">
      <w:pPr>
        <w:pStyle w:val="Bibliography"/>
      </w:pPr>
      <w:r w:rsidRPr="00846921">
        <w:t xml:space="preserve">Harvey, I., Stephenson, E. J., Redd, J. R., Tran, Q. T., Hochberg, I., Qi, N., &amp; Bridges, D. (2018). Glucocorticoid-Induced Metabolic Disturbances Are Exacerbated in Obese Male Mice. </w:t>
      </w:r>
      <w:r w:rsidRPr="00846921">
        <w:rPr>
          <w:i/>
          <w:iCs/>
        </w:rPr>
        <w:t>Endocrinology</w:t>
      </w:r>
      <w:r w:rsidRPr="00846921">
        <w:t xml:space="preserve">, </w:t>
      </w:r>
      <w:r w:rsidRPr="00846921">
        <w:rPr>
          <w:i/>
          <w:iCs/>
        </w:rPr>
        <w:t>159</w:t>
      </w:r>
      <w:r w:rsidRPr="00846921">
        <w:t>(6), 2275–2287. https://doi.org/10.1210/en.2018-00147</w:t>
      </w:r>
    </w:p>
    <w:p w14:paraId="38AE2144" w14:textId="77777777" w:rsidR="00846921" w:rsidRPr="00846921" w:rsidRDefault="00846921" w:rsidP="00846921">
      <w:pPr>
        <w:pStyle w:val="Bibliography"/>
      </w:pPr>
      <w:r w:rsidRPr="00846921">
        <w:lastRenderedPageBreak/>
        <w:t xml:space="preserve">Hsiao, E. C., Koniaris, L. G., Zimmers-Koniaris, T., Sebald, S. M., Huynh, T. V., &amp; Lee, S.-J. (2000). Characterization of Growth-Differentiation Factor 15, a Transforming Growth Factor </w:t>
      </w:r>
      <w:r w:rsidRPr="00846921">
        <w:rPr>
          <w:rFonts w:ascii="Segoe UI Symbol" w:hAnsi="Segoe UI Symbol" w:cs="Segoe UI Symbol"/>
        </w:rPr>
        <w:t>␤</w:t>
      </w:r>
      <w:r w:rsidRPr="00846921">
        <w:t xml:space="preserve"> Superfamily Member Induced following Liver Injury. </w:t>
      </w:r>
      <w:r w:rsidRPr="00846921">
        <w:rPr>
          <w:i/>
          <w:iCs/>
        </w:rPr>
        <w:t>MOL. CELL. BIOL.</w:t>
      </w:r>
      <w:r w:rsidRPr="00846921">
        <w:t xml:space="preserve">, </w:t>
      </w:r>
      <w:r w:rsidRPr="00846921">
        <w:rPr>
          <w:i/>
          <w:iCs/>
        </w:rPr>
        <w:t>20</w:t>
      </w:r>
      <w:r w:rsidRPr="00846921">
        <w:t>, 10.</w:t>
      </w:r>
    </w:p>
    <w:p w14:paraId="0B3EF1F7" w14:textId="77777777" w:rsidR="00846921" w:rsidRPr="00846921" w:rsidRDefault="00846921" w:rsidP="00846921">
      <w:pPr>
        <w:pStyle w:val="Bibliography"/>
      </w:pPr>
      <w:r w:rsidRPr="00846921">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46921">
        <w:rPr>
          <w:i/>
          <w:iCs/>
        </w:rPr>
        <w:t>Nature</w:t>
      </w:r>
      <w:r w:rsidRPr="00846921">
        <w:t xml:space="preserve">, </w:t>
      </w:r>
      <w:r w:rsidRPr="00846921">
        <w:rPr>
          <w:i/>
          <w:iCs/>
        </w:rPr>
        <w:t>550</w:t>
      </w:r>
      <w:r w:rsidRPr="00846921">
        <w:t>(7675), 255–259. https://doi.org/10.1038/nature24042</w:t>
      </w:r>
    </w:p>
    <w:p w14:paraId="08D5566B" w14:textId="77777777" w:rsidR="00846921" w:rsidRPr="00846921" w:rsidRDefault="00846921" w:rsidP="00846921">
      <w:pPr>
        <w:pStyle w:val="Bibliography"/>
      </w:pPr>
      <w:r w:rsidRPr="00846921">
        <w:t xml:space="preserve">Jacobsen, D. P., Røysland, R., Strand, H., Moe, K., Sugulle, M., Omland, T., &amp; Staff, A. C. (2022). Cardiovascular biomarkers in pregnancy with diabetes and associations to glucose control. </w:t>
      </w:r>
      <w:r w:rsidRPr="00846921">
        <w:rPr>
          <w:i/>
          <w:iCs/>
        </w:rPr>
        <w:t>Acta Diabetologica</w:t>
      </w:r>
      <w:r w:rsidRPr="00846921">
        <w:t xml:space="preserve">, </w:t>
      </w:r>
      <w:r w:rsidRPr="00846921">
        <w:rPr>
          <w:i/>
          <w:iCs/>
        </w:rPr>
        <w:t>59</w:t>
      </w:r>
      <w:r w:rsidRPr="00846921">
        <w:t>(9), 1229–1236. https://doi.org/10.1007/s00592-022-01916-w</w:t>
      </w:r>
    </w:p>
    <w:p w14:paraId="7B60F77F" w14:textId="77777777" w:rsidR="00846921" w:rsidRPr="00846921" w:rsidRDefault="00846921" w:rsidP="00846921">
      <w:pPr>
        <w:pStyle w:val="Bibliography"/>
      </w:pPr>
      <w:r w:rsidRPr="00846921">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846921">
        <w:rPr>
          <w:i/>
          <w:iCs/>
        </w:rPr>
        <w:t>Circulation Research</w:t>
      </w:r>
      <w:r w:rsidRPr="00846921">
        <w:t xml:space="preserve">, </w:t>
      </w:r>
      <w:r w:rsidRPr="00846921">
        <w:rPr>
          <w:i/>
          <w:iCs/>
        </w:rPr>
        <w:t>98</w:t>
      </w:r>
      <w:r w:rsidRPr="00846921">
        <w:t>(3), 351–360. https://doi.org/10.1161/01.RES.0000202805.73038.48</w:t>
      </w:r>
    </w:p>
    <w:p w14:paraId="5203BEEB" w14:textId="77777777" w:rsidR="00846921" w:rsidRPr="00846921" w:rsidRDefault="00846921" w:rsidP="00846921">
      <w:pPr>
        <w:pStyle w:val="Bibliography"/>
      </w:pPr>
      <w:r w:rsidRPr="00846921">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846921">
        <w:lastRenderedPageBreak/>
        <w:t xml:space="preserve">motivation to exercise. </w:t>
      </w:r>
      <w:r w:rsidRPr="00846921">
        <w:rPr>
          <w:i/>
          <w:iCs/>
        </w:rPr>
        <w:t>Nature Communications</w:t>
      </w:r>
      <w:r w:rsidRPr="00846921">
        <w:t xml:space="preserve">, </w:t>
      </w:r>
      <w:r w:rsidRPr="00846921">
        <w:rPr>
          <w:i/>
          <w:iCs/>
        </w:rPr>
        <w:t>12</w:t>
      </w:r>
      <w:r w:rsidRPr="00846921">
        <w:t>, 1041. https://doi.org/10.1038/s41467-021-21309-x</w:t>
      </w:r>
    </w:p>
    <w:p w14:paraId="74C019E8" w14:textId="77777777" w:rsidR="00846921" w:rsidRPr="00846921" w:rsidRDefault="00846921" w:rsidP="00846921">
      <w:pPr>
        <w:pStyle w:val="Bibliography"/>
      </w:pPr>
      <w:r w:rsidRPr="00846921">
        <w:t xml:space="preserve">Ladyman, S. R., Carter, K. M., &amp; Grattan, D. R. (2018). Energy homeostasis and running wheel activity during pregnancy in the mouse. </w:t>
      </w:r>
      <w:r w:rsidRPr="00846921">
        <w:rPr>
          <w:i/>
          <w:iCs/>
        </w:rPr>
        <w:t>Physiology &amp; Behavior</w:t>
      </w:r>
      <w:r w:rsidRPr="00846921">
        <w:t xml:space="preserve">, </w:t>
      </w:r>
      <w:r w:rsidRPr="00846921">
        <w:rPr>
          <w:i/>
          <w:iCs/>
        </w:rPr>
        <w:t>194</w:t>
      </w:r>
      <w:r w:rsidRPr="00846921">
        <w:t>, 83–94. https://doi.org/10.1016/j.physbeh.2018.05.002</w:t>
      </w:r>
    </w:p>
    <w:p w14:paraId="08AEBFA3" w14:textId="77777777" w:rsidR="00846921" w:rsidRPr="00846921" w:rsidRDefault="00846921" w:rsidP="00846921">
      <w:pPr>
        <w:pStyle w:val="Bibliography"/>
      </w:pPr>
      <w:r w:rsidRPr="00846921">
        <w:t xml:space="preserve">Macia, L., Tsai, V. W.-W., Nguyen, A. D., Johnen, H., Kuffner, T., Shi, Y.-C., Lin, S., Herzog, H., Brown, D. A., Breit, S. N., &amp; Sainsbury, A. (2012). Macrophage Inhibitory Cytokine 1 (MIC-1/GDF15) Decreases Food Intake, Body Weight and Improves Glucose Tolerance in Mice on Normal &amp; Obesogenic Diets. </w:t>
      </w:r>
      <w:r w:rsidRPr="00846921">
        <w:rPr>
          <w:i/>
          <w:iCs/>
        </w:rPr>
        <w:t>PLOS ONE</w:t>
      </w:r>
      <w:r w:rsidRPr="00846921">
        <w:t xml:space="preserve">, </w:t>
      </w:r>
      <w:r w:rsidRPr="00846921">
        <w:rPr>
          <w:i/>
          <w:iCs/>
        </w:rPr>
        <w:t>7</w:t>
      </w:r>
      <w:r w:rsidRPr="00846921">
        <w:t>(4), e34868. https://doi.org/10.1371/journal.pone.0034868</w:t>
      </w:r>
    </w:p>
    <w:p w14:paraId="32FA887D" w14:textId="77777777" w:rsidR="00846921" w:rsidRPr="00846921" w:rsidRDefault="00846921" w:rsidP="00846921">
      <w:pPr>
        <w:pStyle w:val="Bibliography"/>
      </w:pPr>
      <w:r w:rsidRPr="00846921">
        <w:t xml:space="preserve">Marjono, A. B., Brown, D. A., Horton, K. E., Wallace, E. M., Breit, S. N., &amp; Manuelpillai, U. (2003). Macrophage Inhibitory Cytokine-1 in Gestational Tissues and Maternal Serum in Normal and Pre-eclamptic Pregnancy. </w:t>
      </w:r>
      <w:r w:rsidRPr="00846921">
        <w:rPr>
          <w:i/>
          <w:iCs/>
        </w:rPr>
        <w:t>Placenta</w:t>
      </w:r>
      <w:r w:rsidRPr="00846921">
        <w:t xml:space="preserve">, </w:t>
      </w:r>
      <w:r w:rsidRPr="00846921">
        <w:rPr>
          <w:i/>
          <w:iCs/>
        </w:rPr>
        <w:t>24</w:t>
      </w:r>
      <w:r w:rsidRPr="00846921">
        <w:t>(1), 100–106. https://doi.org/10.1053/plac.2002.0881</w:t>
      </w:r>
    </w:p>
    <w:p w14:paraId="5052E6B2" w14:textId="77777777" w:rsidR="00846921" w:rsidRPr="00846921" w:rsidRDefault="00846921" w:rsidP="00846921">
      <w:pPr>
        <w:pStyle w:val="Bibliography"/>
      </w:pPr>
      <w:r w:rsidRPr="00846921">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46921">
        <w:rPr>
          <w:i/>
          <w:iCs/>
        </w:rPr>
        <w:t>The Journal of Clinical Endocrinology and Metabolism</w:t>
      </w:r>
      <w:r w:rsidRPr="00846921">
        <w:t xml:space="preserve">, </w:t>
      </w:r>
      <w:r w:rsidRPr="00846921">
        <w:rPr>
          <w:i/>
          <w:iCs/>
        </w:rPr>
        <w:t>85</w:t>
      </w:r>
      <w:r w:rsidRPr="00846921">
        <w:t>(12), 4781–4788. https://doi.org/10.1210/jcem.85.12.7007</w:t>
      </w:r>
    </w:p>
    <w:p w14:paraId="176918DA" w14:textId="77777777" w:rsidR="00846921" w:rsidRPr="00846921" w:rsidRDefault="00846921" w:rsidP="00846921">
      <w:pPr>
        <w:pStyle w:val="Bibliography"/>
      </w:pPr>
      <w:r w:rsidRPr="00846921">
        <w:t xml:space="preserve">Mullican, S. E., Lin-Schmidt, X., Chin, C.-N., Chavez, J. A., Furman, J. L., Armstrong, A. A., Beck, S. C., South, V. J., Dinh, T. Q., Cash-Mason, T. D., Cavanaugh, C. R., Nelson, S., Huang, C., Hunter, M. J., &amp; Rangwala, S. M. (2017). GFRAL is the receptor for GDF15 and the ligand </w:t>
      </w:r>
      <w:r w:rsidRPr="00846921">
        <w:lastRenderedPageBreak/>
        <w:t xml:space="preserve">promotes weight loss in mice and nonhuman primates. </w:t>
      </w:r>
      <w:r w:rsidRPr="00846921">
        <w:rPr>
          <w:i/>
          <w:iCs/>
        </w:rPr>
        <w:t>Nature Medicine</w:t>
      </w:r>
      <w:r w:rsidRPr="00846921">
        <w:t xml:space="preserve">, </w:t>
      </w:r>
      <w:r w:rsidRPr="00846921">
        <w:rPr>
          <w:i/>
          <w:iCs/>
        </w:rPr>
        <w:t>23</w:t>
      </w:r>
      <w:r w:rsidRPr="00846921">
        <w:t>(10), 1150–1157. https://doi.org/10.1038/nm.4392</w:t>
      </w:r>
    </w:p>
    <w:p w14:paraId="35EB2309" w14:textId="77777777" w:rsidR="00846921" w:rsidRPr="00846921" w:rsidRDefault="00846921" w:rsidP="00846921">
      <w:pPr>
        <w:pStyle w:val="Bibliography"/>
      </w:pPr>
      <w:r w:rsidRPr="00846921">
        <w:t xml:space="preserve">Musial, B., Fernandez-Twinn, D. S., Vaughan, O. R., Ozanne, S. E., Voshol, P., Sferruzzi-Perri, A. N., &amp; Fowden, A. L. (2016). Proximity to Delivery Alters Insulin Sensitivity and Glucose Metabolism in Pregnant Mice. </w:t>
      </w:r>
      <w:r w:rsidRPr="00846921">
        <w:rPr>
          <w:i/>
          <w:iCs/>
        </w:rPr>
        <w:t>Diabetes</w:t>
      </w:r>
      <w:r w:rsidRPr="00846921">
        <w:t xml:space="preserve">, </w:t>
      </w:r>
      <w:r w:rsidRPr="00846921">
        <w:rPr>
          <w:i/>
          <w:iCs/>
        </w:rPr>
        <w:t>65</w:t>
      </w:r>
      <w:r w:rsidRPr="00846921">
        <w:t>(4), 851–860. https://doi.org/10.2337/db15-1531</w:t>
      </w:r>
    </w:p>
    <w:p w14:paraId="18ABE0D2" w14:textId="77777777" w:rsidR="00846921" w:rsidRPr="00846921" w:rsidRDefault="00846921" w:rsidP="00846921">
      <w:pPr>
        <w:pStyle w:val="Bibliography"/>
      </w:pPr>
      <w:r w:rsidRPr="00846921">
        <w:t xml:space="preserve">Ost, M., Igual Gil, C., Coleman, V., Keipert, S., Efstathiou, S., Vidic, V., Weyers, M., &amp; Klaus, S. (2020). Muscle-derived GDF15 drives diurnal anorexia and systemic metabolic remodeling during mitochondrial stress. </w:t>
      </w:r>
      <w:r w:rsidRPr="00846921">
        <w:rPr>
          <w:i/>
          <w:iCs/>
        </w:rPr>
        <w:t>EMBO Reports</w:t>
      </w:r>
      <w:r w:rsidRPr="00846921">
        <w:t xml:space="preserve">, </w:t>
      </w:r>
      <w:r w:rsidRPr="00846921">
        <w:rPr>
          <w:i/>
          <w:iCs/>
        </w:rPr>
        <w:t>21</w:t>
      </w:r>
      <w:r w:rsidRPr="00846921">
        <w:t>(3), e48804. https://doi.org/10.15252/embr.201948804</w:t>
      </w:r>
    </w:p>
    <w:p w14:paraId="14DC95E2" w14:textId="77777777" w:rsidR="00846921" w:rsidRPr="00846921" w:rsidRDefault="00846921" w:rsidP="00846921">
      <w:pPr>
        <w:pStyle w:val="Bibliography"/>
      </w:pPr>
      <w:r w:rsidRPr="00846921">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46921">
        <w:rPr>
          <w:i/>
          <w:iCs/>
        </w:rPr>
        <w:t>Cell Metabolism</w:t>
      </w:r>
      <w:r w:rsidRPr="00846921">
        <w:t xml:space="preserve">, </w:t>
      </w:r>
      <w:r w:rsidRPr="00846921">
        <w:rPr>
          <w:i/>
          <w:iCs/>
        </w:rPr>
        <w:t>29</w:t>
      </w:r>
      <w:r w:rsidRPr="00846921">
        <w:t>(3), 707-718.e8. https://doi.org/10.1016/j.cmet.2018.12.016</w:t>
      </w:r>
    </w:p>
    <w:p w14:paraId="6D6EBE6A" w14:textId="77777777" w:rsidR="00846921" w:rsidRPr="00846921" w:rsidRDefault="00846921" w:rsidP="00846921">
      <w:pPr>
        <w:pStyle w:val="Bibliography"/>
      </w:pPr>
      <w:r w:rsidRPr="00846921">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46921">
        <w:rPr>
          <w:i/>
          <w:iCs/>
        </w:rPr>
        <w:t>Wellcome Open Research</w:t>
      </w:r>
      <w:r w:rsidRPr="00846921">
        <w:t xml:space="preserve">, </w:t>
      </w:r>
      <w:r w:rsidRPr="00846921">
        <w:rPr>
          <w:i/>
          <w:iCs/>
        </w:rPr>
        <w:t>3</w:t>
      </w:r>
      <w:r w:rsidRPr="00846921">
        <w:t>, 123. https://doi.org/10.12688/wellcomeopenres.14818.1</w:t>
      </w:r>
    </w:p>
    <w:p w14:paraId="4C8BD501" w14:textId="77777777" w:rsidR="00846921" w:rsidRPr="00846921" w:rsidRDefault="00846921" w:rsidP="00846921">
      <w:pPr>
        <w:pStyle w:val="Bibliography"/>
      </w:pPr>
      <w:r w:rsidRPr="00846921">
        <w:lastRenderedPageBreak/>
        <w:t xml:space="preserve">R Core Team. (2021). </w:t>
      </w:r>
      <w:r w:rsidRPr="00846921">
        <w:rPr>
          <w:i/>
          <w:iCs/>
        </w:rPr>
        <w:t>R: A Language and Environment for Statistical Computing</w:t>
      </w:r>
      <w:r w:rsidRPr="00846921">
        <w:t>. R Foundation for Statistical Computing. https://www.R-project.org/</w:t>
      </w:r>
    </w:p>
    <w:p w14:paraId="2B7761CE" w14:textId="77777777" w:rsidR="00846921" w:rsidRPr="00846921" w:rsidRDefault="00846921" w:rsidP="00846921">
      <w:pPr>
        <w:pStyle w:val="Bibliography"/>
      </w:pPr>
      <w:r w:rsidRPr="00846921">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46921">
        <w:rPr>
          <w:i/>
          <w:iCs/>
        </w:rPr>
        <w:t>Hypertension</w:t>
      </w:r>
      <w:r w:rsidRPr="00846921">
        <w:t xml:space="preserve">, </w:t>
      </w:r>
      <w:r w:rsidRPr="00846921">
        <w:rPr>
          <w:i/>
          <w:iCs/>
        </w:rPr>
        <w:t>54</w:t>
      </w:r>
      <w:r w:rsidRPr="00846921">
        <w:t>(1), 106–112. https://doi.org/10.1161/HYPERTENSIONAHA.109.130583</w:t>
      </w:r>
    </w:p>
    <w:p w14:paraId="1DEFD888" w14:textId="77777777" w:rsidR="00846921" w:rsidRPr="00846921" w:rsidRDefault="00846921" w:rsidP="00846921">
      <w:pPr>
        <w:pStyle w:val="Bibliography"/>
      </w:pPr>
      <w:r w:rsidRPr="00846921">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46921">
        <w:rPr>
          <w:i/>
          <w:iCs/>
        </w:rPr>
        <w:t>Nature Medicine</w:t>
      </w:r>
      <w:r w:rsidRPr="00846921">
        <w:t xml:space="preserve">, </w:t>
      </w:r>
      <w:r w:rsidRPr="00846921">
        <w:rPr>
          <w:i/>
          <w:iCs/>
        </w:rPr>
        <w:t>26</w:t>
      </w:r>
      <w:r w:rsidRPr="00846921">
        <w:t>(8), 1264–1270. https://doi.org/10.1038/s41591-020-0945-x</w:t>
      </w:r>
    </w:p>
    <w:p w14:paraId="155291D5" w14:textId="77777777" w:rsidR="00846921" w:rsidRPr="00846921" w:rsidRDefault="00846921" w:rsidP="00846921">
      <w:pPr>
        <w:pStyle w:val="Bibliography"/>
      </w:pPr>
      <w:r w:rsidRPr="00846921">
        <w:t xml:space="preserve">Tong, S., Marjono, B., Brown, D. A., Mulvey, S., Breit, S. N., Manuelpillai, U., &amp; Wallace, E. M. (2004). Serum concentrations of macrophage inhibitory cytokine 1 (MIC 1) as a predictor of miscarriage. </w:t>
      </w:r>
      <w:r w:rsidRPr="00846921">
        <w:rPr>
          <w:i/>
          <w:iCs/>
        </w:rPr>
        <w:t>The Lancet</w:t>
      </w:r>
      <w:r w:rsidRPr="00846921">
        <w:t xml:space="preserve">, </w:t>
      </w:r>
      <w:r w:rsidRPr="00846921">
        <w:rPr>
          <w:i/>
          <w:iCs/>
        </w:rPr>
        <w:t>363</w:t>
      </w:r>
      <w:r w:rsidRPr="00846921">
        <w:t>(9403), 129–130. https://doi.org/10.1016/S0140-6736(03)15265-8</w:t>
      </w:r>
    </w:p>
    <w:p w14:paraId="1BB1433E" w14:textId="77777777" w:rsidR="00846921" w:rsidRPr="00846921" w:rsidRDefault="00846921" w:rsidP="00846921">
      <w:pPr>
        <w:pStyle w:val="Bibliography"/>
      </w:pPr>
      <w:r w:rsidRPr="00846921">
        <w:t xml:space="preserve">Tsai, V. W.-W., Zhang, H. P., Manandhar, R., Schofield, P., Christ, D., Lee-Ng, K. K. M., Lebhar, H., Marquis, C. P., Husaini, Y., Brown, D. A., &amp; Breit, S. N. (2019). GDF15 mediates adiposity resistance through actions on GFRAL neurons in the hindbrain AP/NTS. </w:t>
      </w:r>
      <w:r w:rsidRPr="00846921">
        <w:rPr>
          <w:i/>
          <w:iCs/>
        </w:rPr>
        <w:t>International Journal of Obesity</w:t>
      </w:r>
      <w:r w:rsidRPr="00846921">
        <w:t xml:space="preserve">, </w:t>
      </w:r>
      <w:r w:rsidRPr="00846921">
        <w:rPr>
          <w:i/>
          <w:iCs/>
        </w:rPr>
        <w:t>43</w:t>
      </w:r>
      <w:r w:rsidRPr="00846921">
        <w:t>(12), Article 12. https://doi.org/10.1038/s41366-019-0365-5</w:t>
      </w:r>
    </w:p>
    <w:p w14:paraId="7A6D511A" w14:textId="77777777" w:rsidR="00846921" w:rsidRPr="00846921" w:rsidRDefault="00846921" w:rsidP="00846921">
      <w:pPr>
        <w:pStyle w:val="Bibliography"/>
      </w:pPr>
      <w:r w:rsidRPr="00846921">
        <w:t xml:space="preserve">Wang, P., Ma, W., Zhou, Y., Zhao, Y., Shi, H., Yang, Q., &amp; Zhang, Y. (2020). Circulating metal concentrations, inflammatory cytokines and gestational weight gain: Shanghai MCPC </w:t>
      </w:r>
      <w:r w:rsidRPr="00846921">
        <w:lastRenderedPageBreak/>
        <w:t xml:space="preserve">cohort. </w:t>
      </w:r>
      <w:r w:rsidRPr="00846921">
        <w:rPr>
          <w:i/>
          <w:iCs/>
        </w:rPr>
        <w:t>Ecotoxicology and Environmental Safety</w:t>
      </w:r>
      <w:r w:rsidRPr="00846921">
        <w:t xml:space="preserve">, </w:t>
      </w:r>
      <w:r w:rsidRPr="00846921">
        <w:rPr>
          <w:i/>
          <w:iCs/>
        </w:rPr>
        <w:t>199</w:t>
      </w:r>
      <w:r w:rsidRPr="00846921">
        <w:t>, 110697. https://doi.org/10.1016/j.ecoenv.2020.110697</w:t>
      </w:r>
    </w:p>
    <w:p w14:paraId="4ECD3965" w14:textId="77777777" w:rsidR="00846921" w:rsidRPr="00846921" w:rsidRDefault="00846921" w:rsidP="00846921">
      <w:pPr>
        <w:pStyle w:val="Bibliography"/>
      </w:pPr>
      <w:r w:rsidRPr="00846921">
        <w:t xml:space="preserve">Welsh, P., Kimenai, D. M., Marioni, R. E., Hayward, C., Campbell, A., Porteous, D., Mills, N. L., O’Rahilly, S., &amp; Sattar, N. (2022). Reference ranges for GDF-15, and risk factors associated with GDF-15, in a large general population cohort. </w:t>
      </w:r>
      <w:r w:rsidRPr="00846921">
        <w:rPr>
          <w:i/>
          <w:iCs/>
        </w:rPr>
        <w:t>Clinical Chemistry and Laboratory Medicine (CCLM)</w:t>
      </w:r>
      <w:r w:rsidRPr="00846921">
        <w:t>. https://doi.org/10.1515/cclm-2022-0135</w:t>
      </w:r>
    </w:p>
    <w:p w14:paraId="321FC7B6" w14:textId="77777777" w:rsidR="00846921" w:rsidRPr="00846921" w:rsidRDefault="00846921" w:rsidP="00846921">
      <w:pPr>
        <w:pStyle w:val="Bibliography"/>
      </w:pPr>
      <w:r w:rsidRPr="00846921">
        <w:t xml:space="preserve">Wischhusen, J., Melero, I., &amp; Fridman, W. H. (2020). Growth/Differentiation Factor-15 (GDF-15): From Biomarker to Novel Targetable Immune Checkpoint. </w:t>
      </w:r>
      <w:r w:rsidRPr="00846921">
        <w:rPr>
          <w:i/>
          <w:iCs/>
        </w:rPr>
        <w:t>Frontiers in Immunology</w:t>
      </w:r>
      <w:r w:rsidRPr="00846921">
        <w:t xml:space="preserve">, </w:t>
      </w:r>
      <w:r w:rsidRPr="00846921">
        <w:rPr>
          <w:i/>
          <w:iCs/>
        </w:rPr>
        <w:t>11</w:t>
      </w:r>
      <w:r w:rsidRPr="00846921">
        <w:t>. https://www.frontiersin.org/articles/10.3389/fimmu.2020.00951</w:t>
      </w:r>
    </w:p>
    <w:p w14:paraId="083D59CD" w14:textId="77777777" w:rsidR="00846921" w:rsidRPr="00846921" w:rsidRDefault="00846921" w:rsidP="00846921">
      <w:pPr>
        <w:pStyle w:val="Bibliography"/>
      </w:pPr>
      <w:r w:rsidRPr="00846921">
        <w:t xml:space="preserve">Yakut, K., Öcal, D. F., Öztürk, F. H., Öztürk, M., Oğuz, Y., Sınacı, S., &amp; Çağlar, T. (2021). Is GDF-15 level associated with gestational diabetes mellitus and adverse perinatal outcomes? </w:t>
      </w:r>
      <w:r w:rsidRPr="00846921">
        <w:rPr>
          <w:i/>
          <w:iCs/>
        </w:rPr>
        <w:t>Taiwanese Journal of Obstetrics and Gynecology</w:t>
      </w:r>
      <w:r w:rsidRPr="00846921">
        <w:t xml:space="preserve">, </w:t>
      </w:r>
      <w:r w:rsidRPr="00846921">
        <w:rPr>
          <w:i/>
          <w:iCs/>
        </w:rPr>
        <w:t>60</w:t>
      </w:r>
      <w:r w:rsidRPr="00846921">
        <w:t>(2), 221–224. https://doi.org/10.1016/j.tjog.2020.12.004</w:t>
      </w:r>
    </w:p>
    <w:p w14:paraId="4CA6E760" w14:textId="1472A6E1"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3B0707" w:rsidRDefault="003B0707">
      <w:pPr>
        <w:pStyle w:val="CommentText"/>
      </w:pPr>
      <w:r>
        <w:rPr>
          <w:rStyle w:val="CommentReference"/>
        </w:rPr>
        <w:annotationRef/>
      </w:r>
      <w:r>
        <w:t>Send when draft is ready for review</w:t>
      </w:r>
    </w:p>
  </w:comment>
  <w:comment w:id="1" w:author="Dave Bridges" w:date="2022-11-03T14:18:00Z" w:initials="DB">
    <w:p w14:paraId="61F0AC9D" w14:textId="5E09E551" w:rsidR="00121EC1" w:rsidRDefault="00121EC1">
      <w:pPr>
        <w:pStyle w:val="CommentText"/>
      </w:pPr>
      <w:r>
        <w:rPr>
          <w:rStyle w:val="CommentReference"/>
        </w:rPr>
        <w:annotationRef/>
      </w:r>
      <w:r>
        <w:t>Any cores used?</w:t>
      </w:r>
    </w:p>
  </w:comment>
  <w:comment w:id="2" w:author="Molly Carter" w:date="2022-11-15T13:28:00Z" w:initials="MC">
    <w:p w14:paraId="09BDE0FA" w14:textId="77777777" w:rsidR="00B9364A" w:rsidRDefault="00B9364A" w:rsidP="00ED719D">
      <w:r>
        <w:rPr>
          <w:rStyle w:val="CommentReference"/>
        </w:rPr>
        <w:annotationRef/>
      </w:r>
      <w:r>
        <w:rPr>
          <w:sz w:val="20"/>
          <w:szCs w:val="20"/>
        </w:rPr>
        <w:t>Not unless cores were used in generating the KO</w:t>
      </w:r>
    </w:p>
  </w:comment>
  <w:comment w:id="4" w:author="Dave Bridges" w:date="2022-11-03T13:06:00Z" w:initials="DB">
    <w:p w14:paraId="4AB03F85" w14:textId="01DB2CCB" w:rsidR="003B0707" w:rsidRDefault="003B0707">
      <w:pPr>
        <w:pStyle w:val="CommentText"/>
      </w:pPr>
      <w:r>
        <w:rPr>
          <w:rStyle w:val="CommentReference"/>
        </w:rPr>
        <w:annotationRef/>
      </w:r>
      <w:r>
        <w:t>We can talk about this but my most recent look into this was that this is not true, and that many papers (and our data) do not show increases in GDF15</w:t>
      </w:r>
    </w:p>
  </w:comment>
  <w:comment w:id="5" w:author="Dave Bridges" w:date="2022-11-03T13:08:00Z" w:initials="DB">
    <w:p w14:paraId="69509174" w14:textId="7B641013" w:rsidR="003B0707" w:rsidRDefault="003B0707">
      <w:pPr>
        <w:pStyle w:val="CommentText"/>
      </w:pPr>
      <w:r>
        <w:rPr>
          <w:rStyle w:val="CommentReference"/>
        </w:rPr>
        <w:annotationRef/>
      </w:r>
      <w:r>
        <w:t>This is important we are thorough and precise here.</w:t>
      </w:r>
    </w:p>
  </w:comment>
  <w:comment w:id="6" w:author="Dave Bridges" w:date="2022-11-03T13:07:00Z" w:initials="DB">
    <w:p w14:paraId="1EA4AD41" w14:textId="5F000DA8" w:rsidR="003B0707" w:rsidRDefault="003B0707">
      <w:pPr>
        <w:pStyle w:val="CommentText"/>
      </w:pPr>
      <w:r>
        <w:rPr>
          <w:rStyle w:val="CommentReference"/>
        </w:rPr>
        <w:annotationRef/>
      </w:r>
      <w:r>
        <w:t>Is this the only reference?  I thought there was several</w:t>
      </w:r>
    </w:p>
  </w:comment>
  <w:comment w:id="7" w:author="Dave Bridges" w:date="2022-11-03T13:09:00Z" w:initials="DB">
    <w:p w14:paraId="59C0B53A" w14:textId="18648119" w:rsidR="003B0707" w:rsidRDefault="003B0707">
      <w:pPr>
        <w:pStyle w:val="CommentText"/>
      </w:pPr>
      <w:r>
        <w:rPr>
          <w:rStyle w:val="CommentReference"/>
        </w:rPr>
        <w:annotationRef/>
      </w:r>
      <w:r>
        <w:t>Be careful here, Im not sure all our studies cited show this.</w:t>
      </w:r>
    </w:p>
  </w:comment>
  <w:comment w:id="8" w:author="Dave Bridges" w:date="2022-11-03T13:10:00Z" w:initials="DB">
    <w:p w14:paraId="585F810C" w14:textId="6686D4F0" w:rsidR="003B0707" w:rsidRDefault="003B0707">
      <w:pPr>
        <w:pStyle w:val="CommentText"/>
      </w:pPr>
      <w:r>
        <w:rPr>
          <w:rStyle w:val="CommentReference"/>
        </w:rPr>
        <w:annotationRef/>
      </w:r>
      <w:r>
        <w:t>But not GDM?  Are these in conflict?</w:t>
      </w:r>
    </w:p>
  </w:comment>
  <w:comment w:id="9" w:author="Dave Bridges" w:date="2022-11-03T13:12:00Z" w:initials="DB">
    <w:p w14:paraId="4E8CE179" w14:textId="068B5473" w:rsidR="003B0707" w:rsidRDefault="003B0707">
      <w:pPr>
        <w:pStyle w:val="CommentText"/>
      </w:pPr>
      <w:r>
        <w:rPr>
          <w:rStyle w:val="CommentReference"/>
        </w:rPr>
        <w:annotationRef/>
      </w:r>
      <w:r>
        <w:t>And variants in GDF15 were associated with increased risk…</w:t>
      </w:r>
    </w:p>
  </w:comment>
  <w:comment w:id="10" w:author="Dave Bridges" w:date="2022-11-03T13:16:00Z" w:initials="DB">
    <w:p w14:paraId="29557D30" w14:textId="77777777" w:rsidR="000116FF" w:rsidRDefault="000116FF" w:rsidP="000116FF">
      <w:pPr>
        <w:pStyle w:val="CommentText"/>
      </w:pPr>
      <w:r>
        <w:rPr>
          <w:rStyle w:val="CommentReference"/>
        </w:rPr>
        <w:annotationRef/>
      </w:r>
      <w:r>
        <w:t>What about the other GDF15 elisa mice, we need to describe their treatments as well</w:t>
      </w:r>
    </w:p>
  </w:comment>
  <w:comment w:id="11" w:author="Dave Bridges" w:date="2022-11-03T13:15:00Z" w:initials="DB">
    <w:p w14:paraId="4FB06118" w14:textId="77777777" w:rsidR="000116FF" w:rsidRDefault="000116FF" w:rsidP="000116FF">
      <w:pPr>
        <w:pStyle w:val="CommentText"/>
      </w:pPr>
      <w:r>
        <w:rPr>
          <w:rStyle w:val="CommentReference"/>
        </w:rPr>
        <w:annotationRef/>
      </w:r>
      <w:r>
        <w:t>Is there a IMSR:JAX RRID for this?</w:t>
      </w:r>
    </w:p>
  </w:comment>
  <w:comment w:id="12" w:author="Molly Carter" w:date="2022-11-22T16:40:00Z" w:initials="MC">
    <w:p w14:paraId="3C89BA93" w14:textId="77777777" w:rsidR="000116FF" w:rsidRDefault="000116FF" w:rsidP="000116FF">
      <w:r>
        <w:rPr>
          <w:rStyle w:val="CommentReference"/>
        </w:rPr>
        <w:annotationRef/>
      </w:r>
      <w:r>
        <w:rPr>
          <w:sz w:val="20"/>
          <w:szCs w:val="20"/>
        </w:rPr>
        <w:t>Not that I found</w:t>
      </w:r>
    </w:p>
  </w:comment>
  <w:comment w:id="13" w:author="Dave Bridges" w:date="2022-11-03T13:24:00Z" w:initials="DB">
    <w:p w14:paraId="30F94447" w14:textId="6B6B51F1" w:rsidR="003B0707" w:rsidRDefault="003B0707">
      <w:pPr>
        <w:pStyle w:val="CommentText"/>
      </w:pPr>
      <w:r>
        <w:rPr>
          <w:rStyle w:val="CommentReference"/>
        </w:rPr>
        <w:annotationRef/>
      </w:r>
      <w:r>
        <w:t>Less important thant he eTRF offspring paper but I liked how you wrote that you tested for sex as an interactor and if not (p&gt;0.05) you used it as a covariate.</w:t>
      </w:r>
    </w:p>
  </w:comment>
  <w:comment w:id="17" w:author="Dave Bridges" w:date="2022-11-03T13:25:00Z" w:initials="DB">
    <w:p w14:paraId="1D38A5E8" w14:textId="1317DB3D" w:rsidR="003B0707" w:rsidRDefault="003B0707">
      <w:pPr>
        <w:pStyle w:val="CommentText"/>
      </w:pPr>
      <w:r>
        <w:rPr>
          <w:rStyle w:val="CommentReference"/>
        </w:rPr>
        <w:annotationRef/>
      </w:r>
      <w:r>
        <w:t>Can you mark each figure legend star with the test if warranted?</w:t>
      </w:r>
    </w:p>
  </w:comment>
  <w:comment w:id="18" w:author="Dave Bridges" w:date="2022-11-03T13:31:00Z" w:initials="DB">
    <w:p w14:paraId="2CB4329D" w14:textId="2EBB1667" w:rsidR="002C2FE7" w:rsidRDefault="002C2FE7">
      <w:pPr>
        <w:pStyle w:val="CommentText"/>
      </w:pPr>
      <w:r>
        <w:rPr>
          <w:rStyle w:val="CommentReference"/>
        </w:rPr>
        <w:annotationRef/>
      </w:r>
      <w:r>
        <w:t>I think we need a cumulative figure, and maybe a prenatal, gestational and perinatal cumulative summary</w:t>
      </w:r>
    </w:p>
  </w:comment>
  <w:comment w:id="19" w:author="Dave Bridges" w:date="2022-11-03T13:38:00Z" w:initials="DB">
    <w:p w14:paraId="1C09A735" w14:textId="07D00ABE" w:rsidR="00637AEA" w:rsidRDefault="00637AEA">
      <w:pPr>
        <w:pStyle w:val="CommentText"/>
      </w:pPr>
      <w:r>
        <w:rPr>
          <w:rStyle w:val="CommentReference"/>
        </w:rPr>
        <w:annotationRef/>
      </w:r>
      <w:r>
        <w:t>Needs a visualization, why not calculate deltaBW as well.</w:t>
      </w:r>
    </w:p>
  </w:comment>
  <w:comment w:id="20" w:author="Dave Bridges" w:date="2022-11-03T13:39:00Z" w:initials="DB">
    <w:p w14:paraId="505AF371" w14:textId="380C5B4B" w:rsidR="00983429" w:rsidRDefault="00983429">
      <w:pPr>
        <w:pStyle w:val="CommentText"/>
      </w:pPr>
      <w:r>
        <w:rPr>
          <w:rStyle w:val="CommentReference"/>
        </w:rPr>
        <w:annotationRef/>
      </w:r>
      <w:r>
        <w:t>Move to the part about food intake.</w:t>
      </w:r>
    </w:p>
  </w:comment>
  <w:comment w:id="21" w:author="Dave Bridges" w:date="2022-11-03T13:39:00Z" w:initials="DB">
    <w:p w14:paraId="4D172F9A" w14:textId="14ACFD03" w:rsidR="00983429" w:rsidRDefault="00983429">
      <w:pPr>
        <w:pStyle w:val="CommentText"/>
      </w:pPr>
      <w:r>
        <w:rPr>
          <w:rStyle w:val="CommentReference"/>
        </w:rPr>
        <w:annotationRef/>
      </w:r>
      <w:r>
        <w:t>Not 75?  This contradicts the earlier statement.</w:t>
      </w:r>
    </w:p>
  </w:comment>
  <w:comment w:id="22" w:author="Dave Bridges" w:date="2022-11-03T13:40:00Z" w:initials="DB">
    <w:p w14:paraId="4F170A2C" w14:textId="7336BC56" w:rsidR="00347488" w:rsidRDefault="00347488">
      <w:pPr>
        <w:pStyle w:val="CommentText"/>
      </w:pPr>
      <w:r>
        <w:rPr>
          <w:rStyle w:val="CommentReference"/>
        </w:rPr>
        <w:annotationRef/>
      </w:r>
      <w:r>
        <w:t>Do you want to put the IR of pregnancy data as a leader to this?</w:t>
      </w:r>
    </w:p>
  </w:comment>
  <w:comment w:id="23" w:author="Dave Bridges" w:date="2022-11-03T13:43:00Z" w:initials="DB">
    <w:p w14:paraId="08B3DDA2" w14:textId="73261761" w:rsidR="00E14631" w:rsidRDefault="00E14631">
      <w:pPr>
        <w:pStyle w:val="CommentText"/>
      </w:pPr>
      <w:r>
        <w:rPr>
          <w:rStyle w:val="CommentReference"/>
        </w:rPr>
        <w:annotationRef/>
      </w:r>
      <w:r>
        <w:t>From chisq of time vs time * genotype?</w:t>
      </w:r>
    </w:p>
  </w:comment>
  <w:comment w:id="38" w:author="Dave Bridges" w:date="2022-11-03T13:45:00Z" w:initials="DB">
    <w:p w14:paraId="75C74CE1" w14:textId="159F80D9" w:rsidR="00B87342" w:rsidRDefault="00B87342">
      <w:pPr>
        <w:pStyle w:val="CommentText"/>
      </w:pPr>
      <w:r>
        <w:rPr>
          <w:rStyle w:val="CommentReference"/>
        </w:rPr>
        <w:annotationRef/>
      </w:r>
      <w:r>
        <w:t>This makes it sound like a time thing, maybe fecundity?</w:t>
      </w:r>
    </w:p>
  </w:comment>
  <w:comment w:id="40" w:author="Dave Bridges" w:date="2022-11-03T13:46:00Z" w:initials="DB">
    <w:p w14:paraId="4684CC41" w14:textId="7E0A8782" w:rsidR="00A71929" w:rsidRDefault="00A71929">
      <w:pPr>
        <w:pStyle w:val="CommentText"/>
      </w:pPr>
      <w:r>
        <w:rPr>
          <w:rStyle w:val="CommentReference"/>
        </w:rPr>
        <w:annotationRef/>
      </w:r>
      <w:r>
        <w:t>What is the human version of this</w:t>
      </w:r>
    </w:p>
  </w:comment>
  <w:comment w:id="41" w:author="Molly Carter" w:date="2022-11-22T16:32:00Z" w:initials="MC">
    <w:p w14:paraId="60FCA6C5" w14:textId="77777777" w:rsidR="004C29DB" w:rsidRDefault="004C29DB" w:rsidP="00B93EB9">
      <w:r>
        <w:rPr>
          <w:rStyle w:val="CommentReference"/>
        </w:rPr>
        <w:annotationRef/>
      </w:r>
      <w:r>
        <w:rPr>
          <w:sz w:val="20"/>
          <w:szCs w:val="20"/>
        </w:rPr>
        <w:t>I’m not sure there is a good equivalent, because I think it isn’t just about female fertility here/estrus.</w:t>
      </w:r>
    </w:p>
  </w:comment>
  <w:comment w:id="42" w:author="Dave Bridges" w:date="2022-11-03T13:56:00Z" w:initials="DB">
    <w:p w14:paraId="31A2BD7E" w14:textId="7BDA1635" w:rsidR="00D31B3D" w:rsidRDefault="00D31B3D">
      <w:pPr>
        <w:pStyle w:val="CommentText"/>
      </w:pPr>
      <w:r>
        <w:rPr>
          <w:rStyle w:val="CommentReference"/>
        </w:rPr>
        <w:annotationRef/>
      </w:r>
      <w:r>
        <w:t xml:space="preserve">Is this first one sex adjuted or no?  </w:t>
      </w:r>
    </w:p>
  </w:comment>
  <w:comment w:id="43" w:author="Dave Bridges" w:date="2022-11-03T13:56:00Z" w:initials="DB">
    <w:p w14:paraId="7892ED81" w14:textId="57DA0ED7" w:rsidR="00D31B3D" w:rsidRDefault="00D31B3D">
      <w:pPr>
        <w:pStyle w:val="CommentText"/>
      </w:pPr>
      <w:r>
        <w:rPr>
          <w:rStyle w:val="CommentReference"/>
        </w:rPr>
        <w:annotationRef/>
      </w:r>
      <w:r>
        <w:t>Modifying or main?  Effect of sex or sex:time or both?</w:t>
      </w:r>
    </w:p>
  </w:comment>
  <w:comment w:id="44" w:author="Dave Bridges" w:date="2022-11-03T14:00:00Z" w:initials="DB">
    <w:p w14:paraId="03CCF68B" w14:textId="3C107B28" w:rsidR="008751B7" w:rsidRDefault="008751B7">
      <w:pPr>
        <w:pStyle w:val="CommentText"/>
      </w:pPr>
      <w:r>
        <w:rPr>
          <w:rStyle w:val="CommentReference"/>
        </w:rPr>
        <w:annotationRef/>
      </w:r>
      <w:r>
        <w:t>I think this is a bit scattered, why not start with pregnancy elevates GDF15 (and how pregnancy is a stressor), then talk about pharmacological elevatins of GDF15, then go into the fact that knockouts are not different in BW, and neither this is strue in pregnancy (ie effect of elevations but no effect of ablation)</w:t>
      </w:r>
    </w:p>
  </w:comment>
  <w:comment w:id="57" w:author="Dave Bridges" w:date="2022-11-03T13:59:00Z" w:initials="DB">
    <w:p w14:paraId="56DD7136" w14:textId="5FA11EF3" w:rsidR="007E218D" w:rsidRDefault="007E218D">
      <w:pPr>
        <w:pStyle w:val="CommentText"/>
      </w:pPr>
      <w:r>
        <w:rPr>
          <w:rStyle w:val="CommentReference"/>
        </w:rPr>
        <w:annotationRef/>
      </w:r>
      <w:r>
        <w:t>This does not seem contradictory unless one didn’t see changes in weight.</w:t>
      </w:r>
    </w:p>
  </w:comment>
  <w:comment w:id="64" w:author="Dave Bridges" w:date="2022-11-03T14:01:00Z" w:initials="DB">
    <w:p w14:paraId="5F518A5E" w14:textId="0A14AC82" w:rsidR="008751B7" w:rsidRDefault="008751B7">
      <w:pPr>
        <w:pStyle w:val="CommentText"/>
      </w:pPr>
      <w:r>
        <w:rPr>
          <w:rStyle w:val="CommentReference"/>
        </w:rPr>
        <w:annotationRef/>
      </w:r>
      <w:r>
        <w:t>This is a good mimic of elevations during pregnancy, so I think is worth talking about</w:t>
      </w:r>
    </w:p>
  </w:comment>
  <w:comment w:id="67" w:author="Dave Bridges" w:date="2022-11-03T14:02:00Z" w:initials="DB">
    <w:p w14:paraId="511C0CEB" w14:textId="42D465E1" w:rsidR="008751B7" w:rsidRDefault="008751B7">
      <w:pPr>
        <w:pStyle w:val="CommentText"/>
      </w:pPr>
      <w:r>
        <w:rPr>
          <w:rStyle w:val="CommentReference"/>
        </w:rPr>
        <w:annotationRef/>
      </w:r>
      <w:r>
        <w:t>Like birth rates?  Im not sure what things are not different here since most of these did not look at gestation.</w:t>
      </w:r>
    </w:p>
  </w:comment>
  <w:comment w:id="79" w:author="Dave Bridges" w:date="2022-11-03T14:03:00Z" w:initials="DB">
    <w:p w14:paraId="1EE9479B" w14:textId="3EC8349B" w:rsidR="007E1577" w:rsidRDefault="007E1577">
      <w:pPr>
        <w:pStyle w:val="CommentText"/>
      </w:pPr>
      <w:r>
        <w:rPr>
          <w:rStyle w:val="CommentReference"/>
        </w:rPr>
        <w:annotationRef/>
      </w:r>
      <w:r>
        <w:t>Now you could bring back the conflicting GWG data.</w:t>
      </w:r>
    </w:p>
  </w:comment>
  <w:comment w:id="84" w:author="Dave Bridges" w:date="2022-11-03T14:04:00Z" w:initials="DB">
    <w:p w14:paraId="57968654" w14:textId="51D50460" w:rsidR="000E3ADD" w:rsidRDefault="000E3ADD">
      <w:pPr>
        <w:pStyle w:val="CommentText"/>
      </w:pPr>
      <w:r>
        <w:rPr>
          <w:rStyle w:val="CommentReference"/>
        </w:rPr>
        <w:annotationRef/>
      </w:r>
      <w:r>
        <w:t>Good insight</w:t>
      </w:r>
    </w:p>
  </w:comment>
  <w:comment w:id="87" w:author="Dave Bridges" w:date="2022-11-03T14:09:00Z" w:initials="DB">
    <w:p w14:paraId="251A3886" w14:textId="00A985D5" w:rsidR="00F2698C" w:rsidRDefault="00F2698C">
      <w:pPr>
        <w:pStyle w:val="CommentText"/>
      </w:pPr>
      <w:r>
        <w:rPr>
          <w:rStyle w:val="CommentReference"/>
        </w:rPr>
        <w:annotationRef/>
      </w:r>
      <w:r>
        <w:t>Should elaborate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1"/>
  <w15:commentEx w15:paraId="61F0AC9D" w15:done="0"/>
  <w15:commentEx w15:paraId="09BDE0FA" w15:paraIdParent="61F0AC9D" w15:done="0"/>
  <w15:commentEx w15:paraId="4AB03F85" w15:done="0"/>
  <w15:commentEx w15:paraId="69509174" w15:done="0"/>
  <w15:commentEx w15:paraId="1EA4AD41" w15:done="0"/>
  <w15:commentEx w15:paraId="59C0B53A" w15:done="0"/>
  <w15:commentEx w15:paraId="585F810C" w15:done="0"/>
  <w15:commentEx w15:paraId="4E8CE179" w15:done="0"/>
  <w15:commentEx w15:paraId="29557D30" w15:done="0"/>
  <w15:commentEx w15:paraId="4FB06118" w15:done="0"/>
  <w15:commentEx w15:paraId="3C89BA93" w15:paraIdParent="4FB06118" w15:done="0"/>
  <w15:commentEx w15:paraId="30F94447" w15:done="0"/>
  <w15:commentEx w15:paraId="1D38A5E8" w15:done="0"/>
  <w15:commentEx w15:paraId="2CB4329D" w15:done="0"/>
  <w15:commentEx w15:paraId="1C09A735" w15:done="0"/>
  <w15:commentEx w15:paraId="505AF371" w15:done="0"/>
  <w15:commentEx w15:paraId="4D172F9A" w15:done="0"/>
  <w15:commentEx w15:paraId="4F170A2C" w15:done="0"/>
  <w15:commentEx w15:paraId="08B3DDA2" w15:done="0"/>
  <w15:commentEx w15:paraId="75C74CE1" w15:done="0"/>
  <w15:commentEx w15:paraId="4684CC41" w15:done="0"/>
  <w15:commentEx w15:paraId="60FCA6C5" w15:paraIdParent="4684CC41" w15:done="0"/>
  <w15:commentEx w15:paraId="31A2BD7E" w15:done="0"/>
  <w15:commentEx w15:paraId="7892ED81" w15:done="0"/>
  <w15:commentEx w15:paraId="03CCF68B" w15:done="0"/>
  <w15:commentEx w15:paraId="56DD7136" w15:done="0"/>
  <w15:commentEx w15:paraId="5F518A5E" w15:done="0"/>
  <w15:commentEx w15:paraId="511C0CEB" w15:done="0"/>
  <w15:commentEx w15:paraId="1EE9479B" w15:done="0"/>
  <w15:commentEx w15:paraId="57968654" w15:done="0"/>
  <w15:commentEx w15:paraId="251A3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1E128F" w16cex:dateUtc="2022-11-15T18:28:00Z"/>
  <w16cex:commentExtensible w16cex:durableId="27277A1A" w16cex:dateUtc="2022-11-22T21:40:00Z"/>
  <w16cex:commentExtensible w16cex:durableId="2727780C" w16cex:dateUtc="2022-11-22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61F0AC9D" w16cid:durableId="270E4C4A"/>
  <w16cid:commentId w16cid:paraId="09BDE0FA" w16cid:durableId="271E128F"/>
  <w16cid:commentId w16cid:paraId="4AB03F85" w16cid:durableId="270E3B53"/>
  <w16cid:commentId w16cid:paraId="69509174" w16cid:durableId="270E3BB0"/>
  <w16cid:commentId w16cid:paraId="1EA4AD41" w16cid:durableId="270E3B85"/>
  <w16cid:commentId w16cid:paraId="59C0B53A" w16cid:durableId="270E3C20"/>
  <w16cid:commentId w16cid:paraId="585F810C" w16cid:durableId="270E3C63"/>
  <w16cid:commentId w16cid:paraId="4E8CE179" w16cid:durableId="270E3CB9"/>
  <w16cid:commentId w16cid:paraId="29557D30" w16cid:durableId="270E3D98"/>
  <w16cid:commentId w16cid:paraId="4FB06118" w16cid:durableId="270E3D5A"/>
  <w16cid:commentId w16cid:paraId="3C89BA93" w16cid:durableId="27277A1A"/>
  <w16cid:commentId w16cid:paraId="30F94447" w16cid:durableId="270E3F8B"/>
  <w16cid:commentId w16cid:paraId="1D38A5E8" w16cid:durableId="270E3FD5"/>
  <w16cid:commentId w16cid:paraId="2CB4329D" w16cid:durableId="270E413E"/>
  <w16cid:commentId w16cid:paraId="1C09A735" w16cid:durableId="270E42C5"/>
  <w16cid:commentId w16cid:paraId="505AF371" w16cid:durableId="270E4319"/>
  <w16cid:commentId w16cid:paraId="4D172F9A" w16cid:durableId="270E4324"/>
  <w16cid:commentId w16cid:paraId="4F170A2C" w16cid:durableId="270E4369"/>
  <w16cid:commentId w16cid:paraId="08B3DDA2" w16cid:durableId="270E43EC"/>
  <w16cid:commentId w16cid:paraId="75C74CE1" w16cid:durableId="270E4480"/>
  <w16cid:commentId w16cid:paraId="4684CC41" w16cid:durableId="270E44A7"/>
  <w16cid:commentId w16cid:paraId="60FCA6C5" w16cid:durableId="2727780C"/>
  <w16cid:commentId w16cid:paraId="31A2BD7E" w16cid:durableId="270E4708"/>
  <w16cid:commentId w16cid:paraId="7892ED81" w16cid:durableId="270E4712"/>
  <w16cid:commentId w16cid:paraId="03CCF68B" w16cid:durableId="270E4800"/>
  <w16cid:commentId w16cid:paraId="56DD7136" w16cid:durableId="270E47CC"/>
  <w16cid:commentId w16cid:paraId="5F518A5E" w16cid:durableId="270E4842"/>
  <w16cid:commentId w16cid:paraId="511C0CEB" w16cid:durableId="270E4873"/>
  <w16cid:commentId w16cid:paraId="1EE9479B" w16cid:durableId="270E48A8"/>
  <w16cid:commentId w16cid:paraId="57968654" w16cid:durableId="270E4906"/>
  <w16cid:commentId w16cid:paraId="251A3886" w16cid:durableId="270E4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A558B" w14:textId="77777777" w:rsidR="00243A3A" w:rsidRDefault="00243A3A" w:rsidP="00283B15">
      <w:r>
        <w:separator/>
      </w:r>
    </w:p>
  </w:endnote>
  <w:endnote w:type="continuationSeparator" w:id="0">
    <w:p w14:paraId="6B78A292" w14:textId="77777777" w:rsidR="00243A3A" w:rsidRDefault="00243A3A"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9364A">
          <w:rPr>
            <w:rStyle w:val="PageNumber"/>
            <w:noProof/>
          </w:rPr>
          <w:t>1</w:t>
        </w:r>
        <w:r>
          <w:rPr>
            <w:rStyle w:val="PageNumber"/>
          </w:rPr>
          <w:fldChar w:fldCharType="end"/>
        </w:r>
      </w:p>
    </w:sdtContent>
  </w:sdt>
  <w:p w14:paraId="12D24103" w14:textId="77777777" w:rsidR="003B0707" w:rsidRDefault="003B0707"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3B0707" w:rsidRDefault="003B0707"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1AABB" w14:textId="77777777" w:rsidR="00243A3A" w:rsidRDefault="00243A3A" w:rsidP="00283B15">
      <w:r>
        <w:separator/>
      </w:r>
    </w:p>
  </w:footnote>
  <w:footnote w:type="continuationSeparator" w:id="0">
    <w:p w14:paraId="4AC3C6A6" w14:textId="77777777" w:rsidR="00243A3A" w:rsidRDefault="00243A3A"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371302">
    <w:abstractNumId w:val="1"/>
  </w:num>
  <w:num w:numId="2" w16cid:durableId="175193004">
    <w:abstractNumId w:val="2"/>
  </w:num>
  <w:num w:numId="3" w16cid:durableId="1844079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30231"/>
    <w:rsid w:val="00037D8F"/>
    <w:rsid w:val="00040DF6"/>
    <w:rsid w:val="0004399F"/>
    <w:rsid w:val="00047193"/>
    <w:rsid w:val="000579D9"/>
    <w:rsid w:val="00066319"/>
    <w:rsid w:val="00075527"/>
    <w:rsid w:val="00077CDF"/>
    <w:rsid w:val="00091022"/>
    <w:rsid w:val="000970D0"/>
    <w:rsid w:val="000A457F"/>
    <w:rsid w:val="000B007B"/>
    <w:rsid w:val="000B112E"/>
    <w:rsid w:val="000B4CD5"/>
    <w:rsid w:val="000B7DE3"/>
    <w:rsid w:val="000C2B86"/>
    <w:rsid w:val="000C3D44"/>
    <w:rsid w:val="000C5EEA"/>
    <w:rsid w:val="000D04A6"/>
    <w:rsid w:val="000D36C6"/>
    <w:rsid w:val="000D699C"/>
    <w:rsid w:val="000E03E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21EC1"/>
    <w:rsid w:val="00122A75"/>
    <w:rsid w:val="001376F1"/>
    <w:rsid w:val="001540F0"/>
    <w:rsid w:val="00154B9E"/>
    <w:rsid w:val="001557E5"/>
    <w:rsid w:val="0015746A"/>
    <w:rsid w:val="00165D94"/>
    <w:rsid w:val="001675E3"/>
    <w:rsid w:val="00186B53"/>
    <w:rsid w:val="001A3EA4"/>
    <w:rsid w:val="001C170C"/>
    <w:rsid w:val="001C634C"/>
    <w:rsid w:val="001D246D"/>
    <w:rsid w:val="001D610F"/>
    <w:rsid w:val="001D753F"/>
    <w:rsid w:val="001E501F"/>
    <w:rsid w:val="001E6250"/>
    <w:rsid w:val="001E72ED"/>
    <w:rsid w:val="001F5752"/>
    <w:rsid w:val="0020031B"/>
    <w:rsid w:val="00215AEE"/>
    <w:rsid w:val="0023338C"/>
    <w:rsid w:val="002375E1"/>
    <w:rsid w:val="00242FC7"/>
    <w:rsid w:val="00243A3A"/>
    <w:rsid w:val="00244D7B"/>
    <w:rsid w:val="00247B38"/>
    <w:rsid w:val="002513AE"/>
    <w:rsid w:val="00260665"/>
    <w:rsid w:val="00262874"/>
    <w:rsid w:val="00264316"/>
    <w:rsid w:val="00280CAA"/>
    <w:rsid w:val="0028113D"/>
    <w:rsid w:val="00283B15"/>
    <w:rsid w:val="00296419"/>
    <w:rsid w:val="002A3666"/>
    <w:rsid w:val="002A4E3E"/>
    <w:rsid w:val="002A5CBE"/>
    <w:rsid w:val="002A5E0B"/>
    <w:rsid w:val="002B0357"/>
    <w:rsid w:val="002B0CC3"/>
    <w:rsid w:val="002B64E3"/>
    <w:rsid w:val="002C1F42"/>
    <w:rsid w:val="002C2A53"/>
    <w:rsid w:val="002C2FE7"/>
    <w:rsid w:val="002C53A0"/>
    <w:rsid w:val="002D0D2C"/>
    <w:rsid w:val="002D578E"/>
    <w:rsid w:val="002E243C"/>
    <w:rsid w:val="002E247C"/>
    <w:rsid w:val="002F17BE"/>
    <w:rsid w:val="002F29DF"/>
    <w:rsid w:val="002F31A4"/>
    <w:rsid w:val="00303552"/>
    <w:rsid w:val="0030401E"/>
    <w:rsid w:val="00310C66"/>
    <w:rsid w:val="00317348"/>
    <w:rsid w:val="00330D79"/>
    <w:rsid w:val="00332B44"/>
    <w:rsid w:val="00344006"/>
    <w:rsid w:val="00347488"/>
    <w:rsid w:val="00351C23"/>
    <w:rsid w:val="00353161"/>
    <w:rsid w:val="00354417"/>
    <w:rsid w:val="00356634"/>
    <w:rsid w:val="00362A0D"/>
    <w:rsid w:val="00367564"/>
    <w:rsid w:val="00373916"/>
    <w:rsid w:val="00374604"/>
    <w:rsid w:val="00374809"/>
    <w:rsid w:val="00374FAE"/>
    <w:rsid w:val="00391CE5"/>
    <w:rsid w:val="00391E5E"/>
    <w:rsid w:val="003A00B4"/>
    <w:rsid w:val="003A2A2E"/>
    <w:rsid w:val="003A3E91"/>
    <w:rsid w:val="003B0707"/>
    <w:rsid w:val="003C1472"/>
    <w:rsid w:val="003D3AA3"/>
    <w:rsid w:val="003D45C1"/>
    <w:rsid w:val="003F141D"/>
    <w:rsid w:val="003F1C94"/>
    <w:rsid w:val="003F5D98"/>
    <w:rsid w:val="003F5E7F"/>
    <w:rsid w:val="00401387"/>
    <w:rsid w:val="00404E6F"/>
    <w:rsid w:val="00411AF3"/>
    <w:rsid w:val="00412470"/>
    <w:rsid w:val="00415C20"/>
    <w:rsid w:val="00422824"/>
    <w:rsid w:val="0042306F"/>
    <w:rsid w:val="00431CBD"/>
    <w:rsid w:val="00436287"/>
    <w:rsid w:val="00444701"/>
    <w:rsid w:val="004527CA"/>
    <w:rsid w:val="004657C1"/>
    <w:rsid w:val="004814CA"/>
    <w:rsid w:val="00484AEC"/>
    <w:rsid w:val="0048666E"/>
    <w:rsid w:val="00491522"/>
    <w:rsid w:val="004A3BDC"/>
    <w:rsid w:val="004A7ABC"/>
    <w:rsid w:val="004B2BB5"/>
    <w:rsid w:val="004B379A"/>
    <w:rsid w:val="004C0855"/>
    <w:rsid w:val="004C131A"/>
    <w:rsid w:val="004C147B"/>
    <w:rsid w:val="004C1957"/>
    <w:rsid w:val="004C1966"/>
    <w:rsid w:val="004C29DB"/>
    <w:rsid w:val="004C38E8"/>
    <w:rsid w:val="004D15A6"/>
    <w:rsid w:val="004D25F0"/>
    <w:rsid w:val="004F47DB"/>
    <w:rsid w:val="004F4D8C"/>
    <w:rsid w:val="00506BE3"/>
    <w:rsid w:val="00507C40"/>
    <w:rsid w:val="00510D6B"/>
    <w:rsid w:val="00511334"/>
    <w:rsid w:val="005135AA"/>
    <w:rsid w:val="0051553D"/>
    <w:rsid w:val="00517D3C"/>
    <w:rsid w:val="00551955"/>
    <w:rsid w:val="00557394"/>
    <w:rsid w:val="00561068"/>
    <w:rsid w:val="0056680A"/>
    <w:rsid w:val="00572224"/>
    <w:rsid w:val="00572DD3"/>
    <w:rsid w:val="00574166"/>
    <w:rsid w:val="00574719"/>
    <w:rsid w:val="0058179C"/>
    <w:rsid w:val="00581906"/>
    <w:rsid w:val="00587EB0"/>
    <w:rsid w:val="00593B63"/>
    <w:rsid w:val="0059574E"/>
    <w:rsid w:val="005A0E4C"/>
    <w:rsid w:val="005A3CDA"/>
    <w:rsid w:val="005A57BB"/>
    <w:rsid w:val="005B1295"/>
    <w:rsid w:val="005B366D"/>
    <w:rsid w:val="005B73EC"/>
    <w:rsid w:val="005C25CC"/>
    <w:rsid w:val="005C50AA"/>
    <w:rsid w:val="005D2740"/>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5CE1"/>
    <w:rsid w:val="0065140F"/>
    <w:rsid w:val="00655C34"/>
    <w:rsid w:val="00660760"/>
    <w:rsid w:val="00660D0E"/>
    <w:rsid w:val="006666C1"/>
    <w:rsid w:val="0066761A"/>
    <w:rsid w:val="00667E7E"/>
    <w:rsid w:val="00674C4E"/>
    <w:rsid w:val="00674C7A"/>
    <w:rsid w:val="006872CD"/>
    <w:rsid w:val="006974D0"/>
    <w:rsid w:val="00697A26"/>
    <w:rsid w:val="006B0F65"/>
    <w:rsid w:val="006B426E"/>
    <w:rsid w:val="006B4296"/>
    <w:rsid w:val="006C533C"/>
    <w:rsid w:val="006C7575"/>
    <w:rsid w:val="006D0E50"/>
    <w:rsid w:val="006D4E0F"/>
    <w:rsid w:val="006E3109"/>
    <w:rsid w:val="006E3509"/>
    <w:rsid w:val="006E4CAA"/>
    <w:rsid w:val="006E7949"/>
    <w:rsid w:val="00701E2E"/>
    <w:rsid w:val="00703EF6"/>
    <w:rsid w:val="00714858"/>
    <w:rsid w:val="007204E5"/>
    <w:rsid w:val="00726DE1"/>
    <w:rsid w:val="00737554"/>
    <w:rsid w:val="00741FE3"/>
    <w:rsid w:val="00757CFC"/>
    <w:rsid w:val="00762725"/>
    <w:rsid w:val="00764B3E"/>
    <w:rsid w:val="0077796A"/>
    <w:rsid w:val="00777A3D"/>
    <w:rsid w:val="007800A0"/>
    <w:rsid w:val="00786B40"/>
    <w:rsid w:val="00792F75"/>
    <w:rsid w:val="00793823"/>
    <w:rsid w:val="0079760E"/>
    <w:rsid w:val="007A14B6"/>
    <w:rsid w:val="007C1DF5"/>
    <w:rsid w:val="007D0C98"/>
    <w:rsid w:val="007D20F5"/>
    <w:rsid w:val="007D62DD"/>
    <w:rsid w:val="007D71A0"/>
    <w:rsid w:val="007D7DF6"/>
    <w:rsid w:val="007E1577"/>
    <w:rsid w:val="007E218D"/>
    <w:rsid w:val="007F3588"/>
    <w:rsid w:val="008037F1"/>
    <w:rsid w:val="00807C1D"/>
    <w:rsid w:val="00807C52"/>
    <w:rsid w:val="00810717"/>
    <w:rsid w:val="0081224E"/>
    <w:rsid w:val="008154A8"/>
    <w:rsid w:val="00824629"/>
    <w:rsid w:val="00834B50"/>
    <w:rsid w:val="00835701"/>
    <w:rsid w:val="0084686F"/>
    <w:rsid w:val="00846921"/>
    <w:rsid w:val="00847461"/>
    <w:rsid w:val="0086099C"/>
    <w:rsid w:val="0086475F"/>
    <w:rsid w:val="0087297B"/>
    <w:rsid w:val="008751B7"/>
    <w:rsid w:val="0087718F"/>
    <w:rsid w:val="00890485"/>
    <w:rsid w:val="008A61D1"/>
    <w:rsid w:val="008B3BEA"/>
    <w:rsid w:val="008C27D0"/>
    <w:rsid w:val="008C42AD"/>
    <w:rsid w:val="008C5C93"/>
    <w:rsid w:val="008C6B30"/>
    <w:rsid w:val="008D11D5"/>
    <w:rsid w:val="008D34BD"/>
    <w:rsid w:val="008E4DF2"/>
    <w:rsid w:val="008E6EF4"/>
    <w:rsid w:val="008F3299"/>
    <w:rsid w:val="008F4555"/>
    <w:rsid w:val="008F4CD9"/>
    <w:rsid w:val="008F750F"/>
    <w:rsid w:val="008F7BED"/>
    <w:rsid w:val="0090203C"/>
    <w:rsid w:val="00903212"/>
    <w:rsid w:val="00910237"/>
    <w:rsid w:val="00913CC8"/>
    <w:rsid w:val="00916768"/>
    <w:rsid w:val="00920A42"/>
    <w:rsid w:val="009215F3"/>
    <w:rsid w:val="00922B56"/>
    <w:rsid w:val="00934157"/>
    <w:rsid w:val="00935BB2"/>
    <w:rsid w:val="00945280"/>
    <w:rsid w:val="00956791"/>
    <w:rsid w:val="00962AD9"/>
    <w:rsid w:val="00967CB8"/>
    <w:rsid w:val="00971C89"/>
    <w:rsid w:val="009778DF"/>
    <w:rsid w:val="00983429"/>
    <w:rsid w:val="00991A2D"/>
    <w:rsid w:val="009A0BD3"/>
    <w:rsid w:val="009B2016"/>
    <w:rsid w:val="009B2654"/>
    <w:rsid w:val="009B34C6"/>
    <w:rsid w:val="009B388F"/>
    <w:rsid w:val="009B3F1D"/>
    <w:rsid w:val="009C442B"/>
    <w:rsid w:val="009D783D"/>
    <w:rsid w:val="009E0694"/>
    <w:rsid w:val="009E155A"/>
    <w:rsid w:val="00A056A4"/>
    <w:rsid w:val="00A172DE"/>
    <w:rsid w:val="00A17703"/>
    <w:rsid w:val="00A20C08"/>
    <w:rsid w:val="00A20F31"/>
    <w:rsid w:val="00A22DC3"/>
    <w:rsid w:val="00A2331B"/>
    <w:rsid w:val="00A25764"/>
    <w:rsid w:val="00A275BC"/>
    <w:rsid w:val="00A30E64"/>
    <w:rsid w:val="00A32ED9"/>
    <w:rsid w:val="00A41AB3"/>
    <w:rsid w:val="00A577C7"/>
    <w:rsid w:val="00A62304"/>
    <w:rsid w:val="00A71929"/>
    <w:rsid w:val="00A7296B"/>
    <w:rsid w:val="00A739D1"/>
    <w:rsid w:val="00A75B5E"/>
    <w:rsid w:val="00A824EE"/>
    <w:rsid w:val="00A847B9"/>
    <w:rsid w:val="00A850D5"/>
    <w:rsid w:val="00A94D85"/>
    <w:rsid w:val="00AA6169"/>
    <w:rsid w:val="00AB2246"/>
    <w:rsid w:val="00AB498D"/>
    <w:rsid w:val="00AB67D8"/>
    <w:rsid w:val="00AC2FFC"/>
    <w:rsid w:val="00AC4597"/>
    <w:rsid w:val="00AC51BD"/>
    <w:rsid w:val="00AC79B3"/>
    <w:rsid w:val="00AE220F"/>
    <w:rsid w:val="00AE2672"/>
    <w:rsid w:val="00AE4DBC"/>
    <w:rsid w:val="00B039A5"/>
    <w:rsid w:val="00B108F4"/>
    <w:rsid w:val="00B34F9F"/>
    <w:rsid w:val="00B364E2"/>
    <w:rsid w:val="00B40172"/>
    <w:rsid w:val="00B41305"/>
    <w:rsid w:val="00B41ED0"/>
    <w:rsid w:val="00B42586"/>
    <w:rsid w:val="00B4727D"/>
    <w:rsid w:val="00B526DC"/>
    <w:rsid w:val="00B555A6"/>
    <w:rsid w:val="00B57207"/>
    <w:rsid w:val="00B60F5A"/>
    <w:rsid w:val="00B6421A"/>
    <w:rsid w:val="00B71DC1"/>
    <w:rsid w:val="00B74894"/>
    <w:rsid w:val="00B87342"/>
    <w:rsid w:val="00B87CB1"/>
    <w:rsid w:val="00B9364A"/>
    <w:rsid w:val="00BB2DAE"/>
    <w:rsid w:val="00BB319E"/>
    <w:rsid w:val="00BB44DA"/>
    <w:rsid w:val="00BB44E2"/>
    <w:rsid w:val="00BB5A0C"/>
    <w:rsid w:val="00BB6A07"/>
    <w:rsid w:val="00BB7CA4"/>
    <w:rsid w:val="00BC742F"/>
    <w:rsid w:val="00BD75F3"/>
    <w:rsid w:val="00BE5606"/>
    <w:rsid w:val="00BF3CAB"/>
    <w:rsid w:val="00BF5335"/>
    <w:rsid w:val="00BF728A"/>
    <w:rsid w:val="00C060D1"/>
    <w:rsid w:val="00C106CC"/>
    <w:rsid w:val="00C12747"/>
    <w:rsid w:val="00C13592"/>
    <w:rsid w:val="00C15B62"/>
    <w:rsid w:val="00C200CA"/>
    <w:rsid w:val="00C26F18"/>
    <w:rsid w:val="00C279A3"/>
    <w:rsid w:val="00C327F7"/>
    <w:rsid w:val="00C33352"/>
    <w:rsid w:val="00C345B1"/>
    <w:rsid w:val="00C40413"/>
    <w:rsid w:val="00C4175E"/>
    <w:rsid w:val="00C41B17"/>
    <w:rsid w:val="00C45A61"/>
    <w:rsid w:val="00C545FF"/>
    <w:rsid w:val="00C6116A"/>
    <w:rsid w:val="00C62981"/>
    <w:rsid w:val="00C62B2F"/>
    <w:rsid w:val="00C6518A"/>
    <w:rsid w:val="00C74F5F"/>
    <w:rsid w:val="00C853C9"/>
    <w:rsid w:val="00C86E71"/>
    <w:rsid w:val="00C95715"/>
    <w:rsid w:val="00CA15D4"/>
    <w:rsid w:val="00CB1433"/>
    <w:rsid w:val="00CC0585"/>
    <w:rsid w:val="00CC5373"/>
    <w:rsid w:val="00CD052D"/>
    <w:rsid w:val="00CD0E3E"/>
    <w:rsid w:val="00CD4198"/>
    <w:rsid w:val="00CD654B"/>
    <w:rsid w:val="00CF117A"/>
    <w:rsid w:val="00CF645B"/>
    <w:rsid w:val="00D02566"/>
    <w:rsid w:val="00D04B5D"/>
    <w:rsid w:val="00D071B1"/>
    <w:rsid w:val="00D10944"/>
    <w:rsid w:val="00D144CA"/>
    <w:rsid w:val="00D1461E"/>
    <w:rsid w:val="00D16BFE"/>
    <w:rsid w:val="00D1756D"/>
    <w:rsid w:val="00D21874"/>
    <w:rsid w:val="00D30D8F"/>
    <w:rsid w:val="00D31B3D"/>
    <w:rsid w:val="00D3270D"/>
    <w:rsid w:val="00D401E9"/>
    <w:rsid w:val="00D45A15"/>
    <w:rsid w:val="00D50EED"/>
    <w:rsid w:val="00D656F0"/>
    <w:rsid w:val="00D671B1"/>
    <w:rsid w:val="00D7524F"/>
    <w:rsid w:val="00D80DAC"/>
    <w:rsid w:val="00D86FB4"/>
    <w:rsid w:val="00D93E43"/>
    <w:rsid w:val="00DB413F"/>
    <w:rsid w:val="00DB5600"/>
    <w:rsid w:val="00DC1DEE"/>
    <w:rsid w:val="00DD02BD"/>
    <w:rsid w:val="00DD11C9"/>
    <w:rsid w:val="00DD5538"/>
    <w:rsid w:val="00DD6316"/>
    <w:rsid w:val="00DE237C"/>
    <w:rsid w:val="00DE4D48"/>
    <w:rsid w:val="00DE5F60"/>
    <w:rsid w:val="00DF0240"/>
    <w:rsid w:val="00DF3474"/>
    <w:rsid w:val="00E03D3A"/>
    <w:rsid w:val="00E0597E"/>
    <w:rsid w:val="00E14631"/>
    <w:rsid w:val="00E24076"/>
    <w:rsid w:val="00E26319"/>
    <w:rsid w:val="00E31626"/>
    <w:rsid w:val="00E3260B"/>
    <w:rsid w:val="00E34536"/>
    <w:rsid w:val="00E40985"/>
    <w:rsid w:val="00E46FDF"/>
    <w:rsid w:val="00E65237"/>
    <w:rsid w:val="00E66F59"/>
    <w:rsid w:val="00E76DE4"/>
    <w:rsid w:val="00E8044A"/>
    <w:rsid w:val="00E81B08"/>
    <w:rsid w:val="00E973AF"/>
    <w:rsid w:val="00E974EB"/>
    <w:rsid w:val="00E97581"/>
    <w:rsid w:val="00E97D20"/>
    <w:rsid w:val="00EA063D"/>
    <w:rsid w:val="00EA4536"/>
    <w:rsid w:val="00EA5CA9"/>
    <w:rsid w:val="00EB009B"/>
    <w:rsid w:val="00EB697F"/>
    <w:rsid w:val="00EC0106"/>
    <w:rsid w:val="00EC23D1"/>
    <w:rsid w:val="00EC3309"/>
    <w:rsid w:val="00ED0BEA"/>
    <w:rsid w:val="00ED1B82"/>
    <w:rsid w:val="00EE0110"/>
    <w:rsid w:val="00EE3756"/>
    <w:rsid w:val="00EF1B30"/>
    <w:rsid w:val="00EF1CFC"/>
    <w:rsid w:val="00EF5A95"/>
    <w:rsid w:val="00EF6E8B"/>
    <w:rsid w:val="00EF6FDD"/>
    <w:rsid w:val="00F0707F"/>
    <w:rsid w:val="00F145A3"/>
    <w:rsid w:val="00F2698C"/>
    <w:rsid w:val="00F43922"/>
    <w:rsid w:val="00F45A07"/>
    <w:rsid w:val="00F51390"/>
    <w:rsid w:val="00F61FBD"/>
    <w:rsid w:val="00F6327A"/>
    <w:rsid w:val="00F70C34"/>
    <w:rsid w:val="00F85D93"/>
    <w:rsid w:val="00F876E9"/>
    <w:rsid w:val="00F8783B"/>
    <w:rsid w:val="00F9088E"/>
    <w:rsid w:val="00F913B6"/>
    <w:rsid w:val="00FA1832"/>
    <w:rsid w:val="00FA5D93"/>
    <w:rsid w:val="00FB0F00"/>
    <w:rsid w:val="00FB346B"/>
    <w:rsid w:val="00FC258D"/>
    <w:rsid w:val="00FD0AB9"/>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avebrid@umich.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856EE7-BA6B-B541-8FFE-6350E2513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1</TotalTime>
  <Pages>22</Pages>
  <Words>29563</Words>
  <Characters>168514</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366</cp:revision>
  <dcterms:created xsi:type="dcterms:W3CDTF">2022-05-03T17:41:00Z</dcterms:created>
  <dcterms:modified xsi:type="dcterms:W3CDTF">2022-11-29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EXqWJqf"/&gt;&lt;style id="http://www.zotero.org/styles/apa" locale="en-US" hasBibliography="1" bibliographyStyleHasBeenSet="1"/&gt;&lt;prefs&gt;&lt;pref name="fieldType" value="Field"/&gt;&lt;/prefs&gt;&lt;/data&gt;</vt:lpwstr>
  </property>
</Properties>
</file>